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D9C40" w14:textId="3EC1B5D2" w:rsidR="0094228C" w:rsidRPr="00B50A8D" w:rsidRDefault="008F596C" w:rsidP="00055735">
      <w:pPr>
        <w:pStyle w:val="Paper-Title"/>
        <w:spacing w:after="60"/>
        <w:rPr>
          <w:rFonts w:ascii="Linux Biolinum" w:hAnsi="Linux Biolinum"/>
          <w:bCs/>
          <w:sz w:val="35"/>
          <w:lang w:val="en-US"/>
          <w14:ligatures w14:val="standard"/>
        </w:rPr>
      </w:pPr>
      <w:bookmarkStart w:id="0" w:name="OLE_LINK13"/>
      <w:bookmarkStart w:id="1" w:name="OLE_LINK36"/>
      <w:bookmarkStart w:id="2" w:name="OLE_LINK34"/>
      <w:bookmarkStart w:id="3" w:name="OLE_LINK1"/>
      <w:r w:rsidRPr="00783B59">
        <w:rPr>
          <w:rFonts w:ascii="Linux Biolinum" w:hAnsi="Linux Biolinum"/>
          <w:bCs/>
          <w:sz w:val="35"/>
          <w:lang w:val="en-US"/>
          <w14:ligatures w14:val="standard"/>
        </w:rPr>
        <w:t xml:space="preserve">Poster: </w:t>
      </w:r>
      <w:r w:rsidR="0049260A" w:rsidRPr="00783B59">
        <w:rPr>
          <w:rFonts w:ascii="Linux Biolinum" w:hAnsi="Linux Biolinum"/>
          <w:bCs/>
          <w:sz w:val="35"/>
          <w:lang w:val="en-US"/>
          <w14:ligatures w14:val="standard"/>
        </w:rPr>
        <w:t>Milk Matters</w:t>
      </w:r>
      <w:r w:rsidR="0092292F" w:rsidRPr="00783B59">
        <w:rPr>
          <w:rFonts w:ascii="Linux Biolinum" w:hAnsi="Linux Biolinum"/>
          <w:bCs/>
          <w:sz w:val="35"/>
          <w:lang w:val="en-US"/>
          <w14:ligatures w14:val="standard"/>
        </w:rPr>
        <w:t xml:space="preserve"> 4.0</w:t>
      </w:r>
      <w:r w:rsidR="0049260A" w:rsidRPr="00783B59">
        <w:rPr>
          <w:rFonts w:ascii="Linux Biolinum" w:hAnsi="Linux Biolinum"/>
          <w:bCs/>
          <w:sz w:val="35"/>
          <w:lang w:val="en-US"/>
          <w14:ligatures w14:val="standard"/>
        </w:rPr>
        <w:t xml:space="preserve">: </w:t>
      </w:r>
      <w:r w:rsidR="001D556E" w:rsidRPr="00783B59">
        <w:rPr>
          <w:rFonts w:ascii="Linux Biolinum" w:hAnsi="Linux Biolinum"/>
          <w:bCs/>
          <w:sz w:val="35"/>
          <w:lang w:val="en-US"/>
          <w14:ligatures w14:val="standard"/>
        </w:rPr>
        <w:t xml:space="preserve">Challenges in deploying </w:t>
      </w:r>
      <w:bookmarkStart w:id="4" w:name="OLE_LINK11"/>
      <w:r w:rsidR="001D556E" w:rsidRPr="00783B59">
        <w:rPr>
          <w:rFonts w:ascii="Linux Biolinum" w:hAnsi="Linux Biolinum"/>
          <w:bCs/>
          <w:sz w:val="35"/>
          <w:lang w:val="en-US"/>
          <w14:ligatures w14:val="standard"/>
        </w:rPr>
        <w:t>university</w:t>
      </w:r>
      <w:r w:rsidR="00435360">
        <w:rPr>
          <w:rFonts w:ascii="Linux Biolinum" w:hAnsi="Linux Biolinum"/>
          <w:bCs/>
          <w:sz w:val="35"/>
          <w:lang w:val="en-US"/>
          <w14:ligatures w14:val="standard"/>
        </w:rPr>
        <w:t>-</w:t>
      </w:r>
      <w:r w:rsidR="001D556E" w:rsidRPr="00783B59">
        <w:rPr>
          <w:rFonts w:ascii="Linux Biolinum" w:hAnsi="Linux Biolinum"/>
          <w:bCs/>
          <w:sz w:val="35"/>
          <w:lang w:val="en-US"/>
          <w14:ligatures w14:val="standard"/>
        </w:rPr>
        <w:t xml:space="preserve">led </w:t>
      </w:r>
      <w:r w:rsidR="008172C2" w:rsidRPr="00B50A8D">
        <w:rPr>
          <w:rFonts w:ascii="Linux Biolinum" w:hAnsi="Linux Biolinum"/>
          <w:bCs/>
          <w:sz w:val="35"/>
          <w:lang w:val="en-US"/>
          <w14:ligatures w14:val="standard"/>
        </w:rPr>
        <w:t xml:space="preserve">mobile </w:t>
      </w:r>
      <w:r w:rsidR="001D556E" w:rsidRPr="00B50A8D">
        <w:rPr>
          <w:rFonts w:ascii="Linux Biolinum" w:hAnsi="Linux Biolinum"/>
          <w:bCs/>
          <w:sz w:val="35"/>
          <w:lang w:val="en-US"/>
          <w14:ligatures w14:val="standard"/>
        </w:rPr>
        <w:t>application development</w:t>
      </w:r>
      <w:bookmarkEnd w:id="4"/>
      <w:r w:rsidR="001D556E" w:rsidRPr="00B50A8D">
        <w:rPr>
          <w:rFonts w:ascii="Linux Biolinum" w:hAnsi="Linux Biolinum"/>
          <w:bCs/>
          <w:sz w:val="35"/>
          <w:lang w:val="en-US"/>
          <w14:ligatures w14:val="standard"/>
        </w:rPr>
        <w:t xml:space="preserve"> for small NGOs</w:t>
      </w:r>
      <w:r w:rsidR="006F3C4F" w:rsidRPr="00B50A8D">
        <w:rPr>
          <w:rFonts w:ascii="Linux Biolinum" w:hAnsi="Linux Biolinum"/>
          <w:bCs/>
          <w:sz w:val="35"/>
          <w:lang w:val="en-US"/>
          <w14:ligatures w14:val="standard"/>
        </w:rPr>
        <w:t xml:space="preserve"> </w:t>
      </w:r>
    </w:p>
    <w:bookmarkEnd w:id="0"/>
    <w:p w14:paraId="43F83BC6" w14:textId="77777777" w:rsidR="004D1FBC" w:rsidRDefault="004D1FBC" w:rsidP="0094228C">
      <w:pPr>
        <w:pStyle w:val="Authors"/>
        <w:jc w:val="center"/>
        <w:rPr>
          <w:rStyle w:val="FirstName"/>
          <w14:ligatures w14:val="standard"/>
        </w:rPr>
        <w:sectPr w:rsidR="004D1FBC" w:rsidSect="004D1FBC">
          <w:footerReference w:type="even" r:id="rId8"/>
          <w:pgSz w:w="12240" w:h="15840" w:code="1"/>
          <w:pgMar w:top="1080" w:right="1080" w:bottom="1440" w:left="1080" w:header="720" w:footer="720" w:gutter="0"/>
          <w:cols w:space="475"/>
          <w:docGrid w:linePitch="245"/>
        </w:sectPr>
      </w:pPr>
    </w:p>
    <w:p w14:paraId="625014EC" w14:textId="601866B2" w:rsidR="0094228C" w:rsidRPr="00B50A8D" w:rsidRDefault="00055735" w:rsidP="0094228C">
      <w:pPr>
        <w:pStyle w:val="Authors"/>
        <w:jc w:val="center"/>
        <w:rPr>
          <w14:ligatures w14:val="standard"/>
        </w:rPr>
      </w:pPr>
      <w:r w:rsidRPr="00B50A8D">
        <w:rPr>
          <w:rStyle w:val="FirstName"/>
          <w14:ligatures w14:val="standard"/>
        </w:rPr>
        <w:t>Deborah</w:t>
      </w:r>
      <w:r w:rsidRPr="00B50A8D">
        <w:rPr>
          <w14:ligatures w14:val="standard"/>
        </w:rPr>
        <w:t xml:space="preserve"> Talbot</w:t>
      </w:r>
      <w:r w:rsidR="0094228C" w:rsidRPr="00B50A8D">
        <w:rPr>
          <w14:ligatures w14:val="standard"/>
        </w:rPr>
        <w:br/>
      </w:r>
      <w:r w:rsidR="0094228C" w:rsidRPr="00B50A8D">
        <w:rPr>
          <w:rStyle w:val="OrgDiv"/>
          <w:color w:val="auto"/>
          <w:sz w:val="20"/>
          <w14:ligatures w14:val="standard"/>
        </w:rPr>
        <w:t xml:space="preserve"> </w:t>
      </w:r>
      <w:r w:rsidR="006B2502" w:rsidRPr="00B50A8D">
        <w:rPr>
          <w:rStyle w:val="OrgDiv"/>
          <w:color w:val="auto"/>
          <w:sz w:val="20"/>
          <w14:ligatures w14:val="standard"/>
        </w:rPr>
        <w:t>Department of Computer Science</w:t>
      </w:r>
      <w:r w:rsidR="0094228C" w:rsidRPr="00B50A8D">
        <w:rPr>
          <w:rStyle w:val="OrgName"/>
          <w:color w:val="auto"/>
          <w:sz w:val="20"/>
          <w14:ligatures w14:val="standard"/>
        </w:rPr>
        <w:br/>
      </w:r>
      <w:r w:rsidR="006B2502" w:rsidRPr="00B50A8D">
        <w:rPr>
          <w:rStyle w:val="OrgName"/>
          <w:color w:val="auto"/>
          <w:sz w:val="20"/>
          <w14:ligatures w14:val="standard"/>
        </w:rPr>
        <w:t>University of Cape Town</w:t>
      </w:r>
      <w:r w:rsidR="0094228C" w:rsidRPr="00B50A8D">
        <w:rPr>
          <w:rStyle w:val="OrgName"/>
          <w:color w:val="auto"/>
          <w:sz w:val="20"/>
          <w14:ligatures w14:val="standard"/>
        </w:rPr>
        <w:br/>
        <w:t xml:space="preserve"> </w:t>
      </w:r>
      <w:r w:rsidR="006B2502" w:rsidRPr="00B50A8D">
        <w:rPr>
          <w:rStyle w:val="OrgName"/>
          <w:color w:val="auto"/>
          <w:sz w:val="20"/>
          <w14:ligatures w14:val="standard"/>
        </w:rPr>
        <w:t>C</w:t>
      </w:r>
      <w:r w:rsidR="006B2502" w:rsidRPr="00B50A8D">
        <w:rPr>
          <w:rStyle w:val="City"/>
          <w:sz w:val="20"/>
          <w14:ligatures w14:val="standard"/>
        </w:rPr>
        <w:t>ape Town, South Africa</w:t>
      </w:r>
      <w:r w:rsidR="0094228C" w:rsidRPr="00B50A8D">
        <w:rPr>
          <w:sz w:val="20"/>
          <w14:ligatures w14:val="standard"/>
        </w:rPr>
        <w:br/>
        <w:t xml:space="preserve"> </w:t>
      </w:r>
      <w:r w:rsidR="006B2502" w:rsidRPr="00B50A8D">
        <w:rPr>
          <w:rStyle w:val="Email"/>
          <w:color w:val="auto"/>
          <w:sz w:val="20"/>
          <w14:ligatures w14:val="standard"/>
        </w:rPr>
        <w:t>mxxdeb001@myuct.ac.za</w:t>
      </w:r>
    </w:p>
    <w:p w14:paraId="353F7B20" w14:textId="3750E67D" w:rsidR="0094228C" w:rsidRPr="00B50A8D" w:rsidRDefault="00665B61" w:rsidP="0094228C">
      <w:pPr>
        <w:pStyle w:val="Authors"/>
        <w:jc w:val="center"/>
        <w:rPr>
          <w14:ligatures w14:val="standard"/>
        </w:rPr>
      </w:pPr>
      <w:r>
        <w:rPr>
          <w:rStyle w:val="FirstName"/>
          <w14:ligatures w14:val="standard"/>
        </w:rPr>
        <w:t>Melissa Densmore</w:t>
      </w:r>
      <w:r w:rsidR="0094228C" w:rsidRPr="00B50A8D">
        <w:rPr>
          <w14:ligatures w14:val="standard"/>
        </w:rPr>
        <w:br/>
      </w:r>
      <w:r w:rsidR="00B50A8D" w:rsidRPr="00B50A8D">
        <w:rPr>
          <w:rStyle w:val="OrgDiv"/>
          <w:color w:val="auto"/>
          <w:sz w:val="20"/>
          <w14:ligatures w14:val="standard"/>
        </w:rPr>
        <w:t>Department of Computer Science</w:t>
      </w:r>
      <w:r w:rsidR="00B50A8D" w:rsidRPr="00B50A8D">
        <w:rPr>
          <w:rStyle w:val="OrgName"/>
          <w:color w:val="auto"/>
          <w:sz w:val="20"/>
          <w14:ligatures w14:val="standard"/>
        </w:rPr>
        <w:br/>
        <w:t>University of Cape Town</w:t>
      </w:r>
      <w:r w:rsidR="00B50A8D" w:rsidRPr="00B50A8D">
        <w:rPr>
          <w:rStyle w:val="OrgName"/>
          <w:color w:val="auto"/>
          <w:sz w:val="20"/>
          <w14:ligatures w14:val="standard"/>
        </w:rPr>
        <w:br/>
        <w:t xml:space="preserve"> C</w:t>
      </w:r>
      <w:r w:rsidR="00B50A8D" w:rsidRPr="00B50A8D">
        <w:rPr>
          <w:rStyle w:val="City"/>
          <w:sz w:val="20"/>
          <w14:ligatures w14:val="standard"/>
        </w:rPr>
        <w:t>ape Town, South Africa</w:t>
      </w:r>
      <w:r w:rsidR="0094228C" w:rsidRPr="00B50A8D">
        <w:rPr>
          <w:sz w:val="20"/>
          <w14:ligatures w14:val="standard"/>
        </w:rPr>
        <w:br/>
      </w:r>
      <w:bookmarkStart w:id="5" w:name="OLE_LINK20"/>
      <w:r w:rsidR="00E535AC" w:rsidRPr="00E535AC">
        <w:rPr>
          <w:sz w:val="20"/>
          <w14:ligatures w14:val="standard"/>
        </w:rPr>
        <w:t>melissa.densmore@uct.ac.za</w:t>
      </w:r>
    </w:p>
    <w:bookmarkEnd w:id="1"/>
    <w:bookmarkEnd w:id="2"/>
    <w:bookmarkEnd w:id="5"/>
    <w:p w14:paraId="5F7B8B22" w14:textId="77777777" w:rsidR="004D1FBC" w:rsidRDefault="004D1FBC" w:rsidP="00A67F85">
      <w:pPr>
        <w:pStyle w:val="Head1"/>
        <w:spacing w:before="120"/>
        <w:ind w:left="278" w:hanging="278"/>
      </w:pPr>
    </w:p>
    <w:p w14:paraId="2C3D3A74" w14:textId="77777777" w:rsidR="00C6137C" w:rsidRDefault="00C6137C" w:rsidP="00A67F85">
      <w:pPr>
        <w:pStyle w:val="Head1"/>
        <w:spacing w:before="120"/>
        <w:ind w:left="278" w:hanging="278"/>
        <w:sectPr w:rsidR="00C6137C" w:rsidSect="004D1FBC">
          <w:type w:val="continuous"/>
          <w:pgSz w:w="12240" w:h="15840" w:code="1"/>
          <w:pgMar w:top="1080" w:right="1080" w:bottom="1440" w:left="1080" w:header="720" w:footer="720" w:gutter="0"/>
          <w:cols w:num="2" w:space="475"/>
          <w:docGrid w:linePitch="245"/>
        </w:sectPr>
      </w:pPr>
    </w:p>
    <w:p w14:paraId="09E65612" w14:textId="77777777" w:rsidR="00574156" w:rsidRPr="00586A35" w:rsidRDefault="00574156" w:rsidP="00A67F85">
      <w:pPr>
        <w:pStyle w:val="Head1"/>
        <w:spacing w:before="120"/>
        <w:ind w:left="278" w:hanging="278"/>
      </w:pPr>
      <w:r w:rsidRPr="00586A35">
        <w:t>A</w:t>
      </w:r>
      <w:r w:rsidRPr="0023166A">
        <w:t>BSTR</w:t>
      </w:r>
      <w:r w:rsidRPr="00586A35">
        <w:t>ACT</w:t>
      </w:r>
    </w:p>
    <w:p w14:paraId="3F7AE9E7" w14:textId="00FA4347" w:rsidR="0037346C" w:rsidRPr="006653A8" w:rsidRDefault="0036413B" w:rsidP="00916DE2">
      <w:pPr>
        <w:rPr>
          <w:rFonts w:ascii="Linux Libertine" w:hAnsi="Linux Libertine" w:cs="Linux Libertine"/>
        </w:rPr>
      </w:pPr>
      <w:bookmarkStart w:id="6" w:name="OLE_LINK19"/>
      <w:r w:rsidRPr="006653A8">
        <w:rPr>
          <w:rFonts w:ascii="Linux Libertine" w:hAnsi="Linux Libertine" w:cs="Linux Libertine"/>
        </w:rPr>
        <w:t xml:space="preserve">Milk Matters is a </w:t>
      </w:r>
      <w:r w:rsidR="003C10C6" w:rsidRPr="006653A8">
        <w:rPr>
          <w:rFonts w:ascii="Linux Libertine" w:hAnsi="Linux Libertine" w:cs="Linux Libertine"/>
        </w:rPr>
        <w:t xml:space="preserve">small </w:t>
      </w:r>
      <w:r w:rsidRPr="006653A8">
        <w:rPr>
          <w:rFonts w:ascii="Linux Libertine" w:hAnsi="Linux Libertine" w:cs="Linux Libertine"/>
        </w:rPr>
        <w:t xml:space="preserve">Cape Town based non-profit </w:t>
      </w:r>
      <w:r w:rsidR="00CE5A29" w:rsidRPr="006653A8">
        <w:rPr>
          <w:rFonts w:ascii="Linux Libertine" w:hAnsi="Linux Libertine" w:cs="Linux Libertine"/>
        </w:rPr>
        <w:t xml:space="preserve">milk bank. </w:t>
      </w:r>
      <w:r w:rsidR="00732E9E" w:rsidRPr="006653A8">
        <w:rPr>
          <w:rFonts w:ascii="Linux Libertine" w:hAnsi="Linux Libertine" w:cs="Linux Libertine"/>
        </w:rPr>
        <w:t>The</w:t>
      </w:r>
      <w:r w:rsidR="00F3649B" w:rsidRPr="006653A8">
        <w:rPr>
          <w:rFonts w:ascii="Linux Libertine" w:hAnsi="Linux Libertine" w:cs="Linux Libertine"/>
        </w:rPr>
        <w:t xml:space="preserve">ir </w:t>
      </w:r>
      <w:r w:rsidR="0031588B" w:rsidRPr="006653A8">
        <w:rPr>
          <w:rFonts w:ascii="Linux Libertine" w:hAnsi="Linux Libertine" w:cs="Linux Libertine"/>
        </w:rPr>
        <w:t>primary role</w:t>
      </w:r>
      <w:r w:rsidR="00732E9E" w:rsidRPr="006653A8">
        <w:rPr>
          <w:rFonts w:ascii="Linux Libertine" w:hAnsi="Linux Libertine" w:cs="Linux Libertine"/>
        </w:rPr>
        <w:t xml:space="preserve"> </w:t>
      </w:r>
      <w:r w:rsidR="00E154DD" w:rsidRPr="006653A8">
        <w:rPr>
          <w:rFonts w:ascii="Linux Libertine" w:hAnsi="Linux Libertine" w:cs="Linux Libertine"/>
        </w:rPr>
        <w:t>is to</w:t>
      </w:r>
      <w:r w:rsidR="00732E9E" w:rsidRPr="006653A8">
        <w:rPr>
          <w:rFonts w:ascii="Linux Libertine" w:hAnsi="Linux Libertine" w:cs="Linux Libertine"/>
        </w:rPr>
        <w:t xml:space="preserve"> collect expressed breastmilk</w:t>
      </w:r>
      <w:r w:rsidR="008B3099" w:rsidRPr="006653A8">
        <w:rPr>
          <w:rFonts w:ascii="Linux Libertine" w:hAnsi="Linux Libertine" w:cs="Linux Libertine"/>
        </w:rPr>
        <w:t xml:space="preserve"> from donor mothers</w:t>
      </w:r>
      <w:r w:rsidR="00732E9E" w:rsidRPr="006653A8">
        <w:rPr>
          <w:rFonts w:ascii="Linux Libertine" w:hAnsi="Linux Libertine" w:cs="Linux Libertine"/>
        </w:rPr>
        <w:t>, pasteurize it and distribute it to recipient infants in need.</w:t>
      </w:r>
    </w:p>
    <w:p w14:paraId="4522017A" w14:textId="5FAE4613" w:rsidR="0024468D" w:rsidRPr="006653A8" w:rsidRDefault="001F7AAA" w:rsidP="00CC40B4">
      <w:pPr>
        <w:rPr>
          <w:rFonts w:ascii="Linux Libertine" w:hAnsi="Linux Libertine" w:cs="Linux Libertine"/>
        </w:rPr>
      </w:pPr>
      <w:bookmarkStart w:id="7" w:name="OLE_LINK31"/>
      <w:r w:rsidRPr="006653A8">
        <w:rPr>
          <w:rFonts w:ascii="Linux Libertine" w:hAnsi="Linux Libertine" w:cs="Linux Libertine"/>
        </w:rPr>
        <w:t xml:space="preserve">Previous postgraduate projects from </w:t>
      </w:r>
      <w:r w:rsidR="0032540A" w:rsidRPr="006653A8">
        <w:rPr>
          <w:rFonts w:ascii="Linux Libertine" w:hAnsi="Linux Libertine" w:cs="Linux Libertine"/>
        </w:rPr>
        <w:t>the University of Cape Town</w:t>
      </w:r>
      <w:r w:rsidRPr="006653A8">
        <w:rPr>
          <w:rFonts w:ascii="Linux Libertine" w:hAnsi="Linux Libertine" w:cs="Linux Libertine"/>
        </w:rPr>
        <w:t xml:space="preserve"> </w:t>
      </w:r>
      <w:r w:rsidR="0032540A" w:rsidRPr="006653A8">
        <w:rPr>
          <w:rFonts w:ascii="Linux Libertine" w:hAnsi="Linux Libertine" w:cs="Linux Libertine"/>
        </w:rPr>
        <w:t xml:space="preserve">(UCT) </w:t>
      </w:r>
      <w:r w:rsidRPr="006653A8">
        <w:rPr>
          <w:rFonts w:ascii="Linux Libertine" w:hAnsi="Linux Libertine" w:cs="Linux Libertine"/>
        </w:rPr>
        <w:t xml:space="preserve">have </w:t>
      </w:r>
      <w:r w:rsidR="005220CE" w:rsidRPr="006653A8">
        <w:rPr>
          <w:rFonts w:ascii="Linux Libertine" w:hAnsi="Linux Libertine" w:cs="Linux Libertine"/>
        </w:rPr>
        <w:t>co-designed</w:t>
      </w:r>
      <w:r w:rsidRPr="006653A8">
        <w:rPr>
          <w:rFonts w:ascii="Linux Libertine" w:hAnsi="Linux Libertine" w:cs="Linux Libertine"/>
        </w:rPr>
        <w:t xml:space="preserve"> a </w:t>
      </w:r>
      <w:r w:rsidR="00865033" w:rsidRPr="006653A8">
        <w:rPr>
          <w:rFonts w:ascii="Linux Libertine" w:hAnsi="Linux Libertine" w:cs="Linux Libertine"/>
        </w:rPr>
        <w:t xml:space="preserve">donor facing </w:t>
      </w:r>
      <w:r w:rsidRPr="006653A8">
        <w:rPr>
          <w:rFonts w:ascii="Linux Libertine" w:hAnsi="Linux Libertine" w:cs="Linux Libertine"/>
        </w:rPr>
        <w:t xml:space="preserve">mobile application </w:t>
      </w:r>
      <w:r w:rsidR="005220CE" w:rsidRPr="006653A8">
        <w:rPr>
          <w:rFonts w:ascii="Linux Libertine" w:hAnsi="Linux Libertine" w:cs="Linux Libertine"/>
        </w:rPr>
        <w:t>with</w:t>
      </w:r>
      <w:r w:rsidRPr="006653A8">
        <w:rPr>
          <w:rFonts w:ascii="Linux Libertine" w:hAnsi="Linux Libertine" w:cs="Linux Libertine"/>
        </w:rPr>
        <w:t xml:space="preserve"> Milk Matters, however</w:t>
      </w:r>
      <w:r w:rsidR="00CC51F9" w:rsidRPr="006653A8">
        <w:rPr>
          <w:rFonts w:ascii="Linux Libertine" w:hAnsi="Linux Libertine" w:cs="Linux Libertine"/>
        </w:rPr>
        <w:t xml:space="preserve"> no </w:t>
      </w:r>
      <w:r w:rsidR="00012338" w:rsidRPr="006653A8">
        <w:rPr>
          <w:rFonts w:ascii="Linux Libertine" w:hAnsi="Linux Libertine" w:cs="Linux Libertine"/>
        </w:rPr>
        <w:t xml:space="preserve">mobile </w:t>
      </w:r>
      <w:r w:rsidR="00CC51F9" w:rsidRPr="006653A8">
        <w:rPr>
          <w:rFonts w:ascii="Linux Libertine" w:hAnsi="Linux Libertine" w:cs="Linux Libertine"/>
        </w:rPr>
        <w:t>application</w:t>
      </w:r>
      <w:r w:rsidR="00BC1011" w:rsidRPr="006653A8">
        <w:rPr>
          <w:rFonts w:ascii="Linux Libertine" w:hAnsi="Linux Libertine" w:cs="Linux Libertine"/>
        </w:rPr>
        <w:t xml:space="preserve"> is</w:t>
      </w:r>
      <w:r w:rsidR="00CC51F9" w:rsidRPr="006653A8">
        <w:rPr>
          <w:rFonts w:ascii="Linux Libertine" w:hAnsi="Linux Libertine" w:cs="Linux Libertine"/>
        </w:rPr>
        <w:t xml:space="preserve"> currently</w:t>
      </w:r>
      <w:r w:rsidR="009C39E4" w:rsidRPr="006653A8">
        <w:rPr>
          <w:rFonts w:ascii="Linux Libertine" w:hAnsi="Linux Libertine" w:cs="Linux Libertine"/>
        </w:rPr>
        <w:t xml:space="preserve"> deployed or</w:t>
      </w:r>
      <w:r w:rsidR="00CC51F9" w:rsidRPr="006653A8">
        <w:rPr>
          <w:rFonts w:ascii="Linux Libertine" w:hAnsi="Linux Libertine" w:cs="Linux Libertine"/>
        </w:rPr>
        <w:t xml:space="preserve"> </w:t>
      </w:r>
      <w:r w:rsidR="00B33D52" w:rsidRPr="006653A8">
        <w:rPr>
          <w:rFonts w:ascii="Linux Libertine" w:hAnsi="Linux Libertine" w:cs="Linux Libertine"/>
        </w:rPr>
        <w:t>promoted</w:t>
      </w:r>
      <w:r w:rsidR="00CC51F9" w:rsidRPr="006653A8">
        <w:rPr>
          <w:rFonts w:ascii="Linux Libertine" w:hAnsi="Linux Libertine" w:cs="Linux Libertine"/>
        </w:rPr>
        <w:t xml:space="preserve"> by </w:t>
      </w:r>
      <w:r w:rsidR="00875912" w:rsidRPr="006653A8">
        <w:rPr>
          <w:rFonts w:ascii="Linux Libertine" w:hAnsi="Linux Libertine" w:cs="Linux Libertine"/>
        </w:rPr>
        <w:t xml:space="preserve">the </w:t>
      </w:r>
      <w:r w:rsidR="000D333D">
        <w:rPr>
          <w:rFonts w:ascii="Linux Libertine" w:hAnsi="Linux Libertine" w:cs="Linux Libertine"/>
        </w:rPr>
        <w:t>non-governmental organization (</w:t>
      </w:r>
      <w:r w:rsidR="00875912" w:rsidRPr="006653A8">
        <w:rPr>
          <w:rFonts w:ascii="Linux Libertine" w:hAnsi="Linux Libertine" w:cs="Linux Libertine"/>
        </w:rPr>
        <w:t>NGO</w:t>
      </w:r>
      <w:r w:rsidR="000D333D">
        <w:rPr>
          <w:rFonts w:ascii="Linux Libertine" w:hAnsi="Linux Libertine" w:cs="Linux Libertine"/>
        </w:rPr>
        <w:t>)</w:t>
      </w:r>
      <w:r w:rsidR="009B5D40" w:rsidRPr="006653A8">
        <w:rPr>
          <w:rFonts w:ascii="Linux Libertine" w:hAnsi="Linux Libertine" w:cs="Linux Libertine"/>
        </w:rPr>
        <w:t xml:space="preserve">. </w:t>
      </w:r>
      <w:bookmarkEnd w:id="7"/>
      <w:r w:rsidR="009B5D40" w:rsidRPr="006653A8">
        <w:rPr>
          <w:rFonts w:ascii="Linux Libertine" w:hAnsi="Linux Libertine" w:cs="Linux Libertine"/>
        </w:rPr>
        <w:t>This project will build upon the work already done with Milk Matters</w:t>
      </w:r>
      <w:r w:rsidR="006B39E9" w:rsidRPr="006653A8">
        <w:rPr>
          <w:rFonts w:ascii="Linux Libertine" w:hAnsi="Linux Libertine" w:cs="Linux Libertine"/>
        </w:rPr>
        <w:t xml:space="preserve"> and aim</w:t>
      </w:r>
      <w:r w:rsidR="00170690">
        <w:rPr>
          <w:rFonts w:ascii="Linux Libertine" w:hAnsi="Linux Libertine" w:cs="Linux Libertine"/>
        </w:rPr>
        <w:t>s</w:t>
      </w:r>
      <w:r w:rsidR="006B39E9" w:rsidRPr="006653A8">
        <w:rPr>
          <w:rFonts w:ascii="Linux Libertine" w:hAnsi="Linux Libertine" w:cs="Linux Libertine"/>
        </w:rPr>
        <w:t xml:space="preserve"> to </w:t>
      </w:r>
      <w:r w:rsidR="00644D9E" w:rsidRPr="006653A8">
        <w:rPr>
          <w:rFonts w:ascii="Linux Libertine" w:hAnsi="Linux Libertine" w:cs="Linux Libertine"/>
        </w:rPr>
        <w:t xml:space="preserve">update the </w:t>
      </w:r>
      <w:r w:rsidR="005C3CE9" w:rsidRPr="006653A8">
        <w:rPr>
          <w:rFonts w:ascii="Linux Libertine" w:hAnsi="Linux Libertine" w:cs="Linux Libertine"/>
        </w:rPr>
        <w:t>full</w:t>
      </w:r>
      <w:r w:rsidR="00644D9E" w:rsidRPr="006653A8">
        <w:rPr>
          <w:rFonts w:ascii="Linux Libertine" w:hAnsi="Linux Libertine" w:cs="Linux Libertine"/>
        </w:rPr>
        <w:t xml:space="preserve"> system </w:t>
      </w:r>
      <w:r w:rsidR="00CC51F9" w:rsidRPr="006653A8">
        <w:rPr>
          <w:rFonts w:ascii="Linux Libertine" w:hAnsi="Linux Libertine" w:cs="Linux Libertine"/>
        </w:rPr>
        <w:t>for</w:t>
      </w:r>
      <w:r w:rsidR="00BC1011" w:rsidRPr="006653A8">
        <w:rPr>
          <w:rFonts w:ascii="Linux Libertine" w:hAnsi="Linux Libertine" w:cs="Linux Libertine"/>
        </w:rPr>
        <w:t xml:space="preserve"> deployment</w:t>
      </w:r>
      <w:r w:rsidR="009B5D40" w:rsidRPr="006653A8">
        <w:rPr>
          <w:rFonts w:ascii="Linux Libertine" w:hAnsi="Linux Libertine" w:cs="Linux Libertine"/>
        </w:rPr>
        <w:t>.</w:t>
      </w:r>
      <w:r w:rsidR="00AF27CF" w:rsidRPr="006653A8">
        <w:rPr>
          <w:rFonts w:ascii="Linux Libertine" w:hAnsi="Linux Libertine" w:cs="Linux Libertine"/>
        </w:rPr>
        <w:t xml:space="preserve"> </w:t>
      </w:r>
      <w:bookmarkStart w:id="8" w:name="OLE_LINK2"/>
      <w:r w:rsidR="007C28C0" w:rsidRPr="006653A8">
        <w:rPr>
          <w:rFonts w:ascii="Linux Libertine" w:hAnsi="Linux Libertine" w:cs="Linux Libertine"/>
        </w:rPr>
        <w:t>While p</w:t>
      </w:r>
      <w:r w:rsidR="00B578BF" w:rsidRPr="006653A8">
        <w:rPr>
          <w:rFonts w:ascii="Linux Libertine" w:hAnsi="Linux Libertine" w:cs="Linux Libertine"/>
        </w:rPr>
        <w:t>ost</w:t>
      </w:r>
      <w:r w:rsidR="009236D3">
        <w:rPr>
          <w:rFonts w:ascii="Linux Libertine" w:hAnsi="Linux Libertine" w:cs="Linux Libertine"/>
        </w:rPr>
        <w:t>-</w:t>
      </w:r>
      <w:r w:rsidR="00B578BF" w:rsidRPr="006653A8">
        <w:rPr>
          <w:rFonts w:ascii="Linux Libertine" w:hAnsi="Linux Libertine" w:cs="Linux Libertine"/>
        </w:rPr>
        <w:t xml:space="preserve">deployment evaluation will </w:t>
      </w:r>
      <w:r w:rsidR="00381525" w:rsidRPr="006653A8">
        <w:rPr>
          <w:rFonts w:ascii="Linux Libertine" w:hAnsi="Linux Libertine" w:cs="Linux Libertine"/>
        </w:rPr>
        <w:t xml:space="preserve">also </w:t>
      </w:r>
      <w:r w:rsidR="00B578BF" w:rsidRPr="006653A8">
        <w:rPr>
          <w:rFonts w:ascii="Linux Libertine" w:hAnsi="Linux Libertine" w:cs="Linux Libertine"/>
        </w:rPr>
        <w:t>analyse the uptake and usage of the application</w:t>
      </w:r>
      <w:r w:rsidR="007C28C0" w:rsidRPr="006653A8">
        <w:rPr>
          <w:rFonts w:ascii="Linux Libertine" w:hAnsi="Linux Libertine" w:cs="Linux Libertine"/>
        </w:rPr>
        <w:t xml:space="preserve">, this </w:t>
      </w:r>
      <w:r w:rsidR="00381525" w:rsidRPr="006653A8">
        <w:rPr>
          <w:rFonts w:ascii="Linux Libertine" w:hAnsi="Linux Libertine" w:cs="Linux Libertine"/>
        </w:rPr>
        <w:t xml:space="preserve">poster </w:t>
      </w:r>
      <w:r w:rsidR="002240ED" w:rsidRPr="006653A8">
        <w:rPr>
          <w:rFonts w:ascii="Linux Libertine" w:hAnsi="Linux Libertine" w:cs="Linux Libertine"/>
        </w:rPr>
        <w:t xml:space="preserve">will focus on </w:t>
      </w:r>
      <w:r w:rsidR="00381525" w:rsidRPr="006653A8">
        <w:rPr>
          <w:rFonts w:ascii="Linux Libertine" w:hAnsi="Linux Libertine" w:cs="Linux Libertine"/>
        </w:rPr>
        <w:t>discuss</w:t>
      </w:r>
      <w:r w:rsidR="002240ED" w:rsidRPr="006653A8">
        <w:rPr>
          <w:rFonts w:ascii="Linux Libertine" w:hAnsi="Linux Libertine" w:cs="Linux Libertine"/>
        </w:rPr>
        <w:t>ing</w:t>
      </w:r>
      <w:r w:rsidR="00381525" w:rsidRPr="006653A8">
        <w:rPr>
          <w:rFonts w:ascii="Linux Libertine" w:hAnsi="Linux Libertine" w:cs="Linux Libertine"/>
        </w:rPr>
        <w:t xml:space="preserve"> the c</w:t>
      </w:r>
      <w:r w:rsidR="008E1D7B" w:rsidRPr="006653A8">
        <w:rPr>
          <w:rFonts w:ascii="Linux Libertine" w:hAnsi="Linux Libertine" w:cs="Linux Libertine"/>
        </w:rPr>
        <w:t xml:space="preserve">hallenges </w:t>
      </w:r>
      <w:r w:rsidR="00180DA0" w:rsidRPr="006653A8">
        <w:rPr>
          <w:rFonts w:ascii="Linux Libertine" w:hAnsi="Linux Libertine" w:cs="Linux Libertine"/>
        </w:rPr>
        <w:t xml:space="preserve">in </w:t>
      </w:r>
      <w:r w:rsidR="00C560A9" w:rsidRPr="006653A8">
        <w:rPr>
          <w:rFonts w:ascii="Linux Libertine" w:hAnsi="Linux Libertine" w:cs="Linux Libertine"/>
        </w:rPr>
        <w:t xml:space="preserve">the </w:t>
      </w:r>
      <w:r w:rsidR="00180DA0" w:rsidRPr="006653A8">
        <w:rPr>
          <w:rFonts w:ascii="Linux Libertine" w:hAnsi="Linux Libertine" w:cs="Linux Libertine"/>
        </w:rPr>
        <w:t>deploy</w:t>
      </w:r>
      <w:r w:rsidR="00C560A9" w:rsidRPr="006653A8">
        <w:rPr>
          <w:rFonts w:ascii="Linux Libertine" w:hAnsi="Linux Libertine" w:cs="Linux Libertine"/>
        </w:rPr>
        <w:t>ment of</w:t>
      </w:r>
      <w:r w:rsidR="00180DA0" w:rsidRPr="006653A8">
        <w:rPr>
          <w:rFonts w:ascii="Linux Libertine" w:hAnsi="Linux Libertine" w:cs="Linux Libertine"/>
        </w:rPr>
        <w:t xml:space="preserve"> university</w:t>
      </w:r>
      <w:r w:rsidR="00435360">
        <w:rPr>
          <w:rFonts w:ascii="Linux Libertine" w:hAnsi="Linux Libertine" w:cs="Linux Libertine"/>
        </w:rPr>
        <w:t>-</w:t>
      </w:r>
      <w:r w:rsidR="00180DA0" w:rsidRPr="006653A8">
        <w:rPr>
          <w:rFonts w:ascii="Linux Libertine" w:hAnsi="Linux Libertine" w:cs="Linux Libertine"/>
        </w:rPr>
        <w:t xml:space="preserve">led </w:t>
      </w:r>
      <w:r w:rsidR="008172C2" w:rsidRPr="006653A8">
        <w:rPr>
          <w:rFonts w:ascii="Linux Libertine" w:hAnsi="Linux Libertine" w:cs="Linux Libertine"/>
        </w:rPr>
        <w:t xml:space="preserve">mobile </w:t>
      </w:r>
      <w:r w:rsidR="00180DA0" w:rsidRPr="006653A8">
        <w:rPr>
          <w:rFonts w:ascii="Linux Libertine" w:hAnsi="Linux Libertine" w:cs="Linux Libertine"/>
        </w:rPr>
        <w:t>application</w:t>
      </w:r>
      <w:r w:rsidR="00B25241" w:rsidRPr="006653A8">
        <w:rPr>
          <w:rFonts w:ascii="Linux Libertine" w:hAnsi="Linux Libertine" w:cs="Linux Libertine"/>
        </w:rPr>
        <w:t xml:space="preserve"> development</w:t>
      </w:r>
      <w:r w:rsidR="0000006D" w:rsidRPr="006653A8">
        <w:rPr>
          <w:rFonts w:ascii="Linux Libertine" w:hAnsi="Linux Libertine" w:cs="Linux Libertine"/>
        </w:rPr>
        <w:t xml:space="preserve"> </w:t>
      </w:r>
      <w:r w:rsidR="00716D69" w:rsidRPr="006653A8">
        <w:rPr>
          <w:rFonts w:ascii="Linux Libertine" w:hAnsi="Linux Libertine" w:cs="Linux Libertine"/>
        </w:rPr>
        <w:t>for small NGO</w:t>
      </w:r>
      <w:bookmarkEnd w:id="8"/>
      <w:r w:rsidR="00381525" w:rsidRPr="006653A8">
        <w:rPr>
          <w:rFonts w:ascii="Linux Libertine" w:hAnsi="Linux Libertine" w:cs="Linux Libertine"/>
        </w:rPr>
        <w:t>s.</w:t>
      </w:r>
    </w:p>
    <w:bookmarkEnd w:id="6"/>
    <w:p w14:paraId="3516D5ED" w14:textId="77777777" w:rsidR="00C57D02" w:rsidRPr="00510FEE" w:rsidRDefault="00C57D02" w:rsidP="0061209A">
      <w:pPr>
        <w:pStyle w:val="Head2"/>
        <w:ind w:left="403" w:hanging="403"/>
        <w:rPr>
          <w:lang w:eastAsia="it-IT"/>
        </w:rPr>
      </w:pPr>
      <w:r w:rsidRPr="00510FEE">
        <w:rPr>
          <w:lang w:eastAsia="it-IT"/>
        </w:rPr>
        <w:t>CCS CONCEPTS</w:t>
      </w:r>
    </w:p>
    <w:p w14:paraId="5DB4B8DC" w14:textId="77777777" w:rsidR="009A749F" w:rsidRPr="00CF3D93" w:rsidRDefault="009A749F" w:rsidP="00072F72">
      <w:pPr>
        <w:pStyle w:val="KeyWordHead"/>
        <w:spacing w:before="60" w:after="60"/>
        <w:rPr>
          <w:rFonts w:cstheme="minorBidi"/>
          <w:b w:val="0"/>
          <w:sz w:val="18"/>
          <w:lang w:eastAsia="it-IT"/>
          <w14:ligatures w14:val="standard"/>
        </w:rPr>
      </w:pPr>
      <w:r w:rsidRPr="00CF3D93">
        <w:rPr>
          <w:rFonts w:cstheme="minorBidi"/>
          <w:b w:val="0"/>
          <w:sz w:val="18"/>
          <w:lang w:eastAsia="it-IT"/>
          <w14:ligatures w14:val="standard"/>
        </w:rPr>
        <w:t>• Human-centered computing → Empirical studies in HCI.</w:t>
      </w:r>
    </w:p>
    <w:p w14:paraId="1B5AB5EB" w14:textId="36686342" w:rsidR="00C57D02" w:rsidRPr="00CF3D93" w:rsidRDefault="00C57D02" w:rsidP="00C57D02">
      <w:pPr>
        <w:pStyle w:val="KeyWordHead"/>
        <w:rPr>
          <w:lang w:eastAsia="it-IT"/>
          <w14:ligatures w14:val="standard"/>
        </w:rPr>
      </w:pPr>
      <w:r w:rsidRPr="00CF3D93">
        <w:rPr>
          <w:lang w:eastAsia="it-IT"/>
          <w14:ligatures w14:val="standard"/>
        </w:rPr>
        <w:t>KEYWORDS</w:t>
      </w:r>
    </w:p>
    <w:p w14:paraId="74FC801C" w14:textId="1CD1DCC1" w:rsidR="0037346C" w:rsidRDefault="009D7913" w:rsidP="003A6C57">
      <w:pPr>
        <w:pStyle w:val="KeyWords"/>
        <w:rPr>
          <w:lang w:eastAsia="it-IT"/>
          <w14:ligatures w14:val="standard"/>
        </w:rPr>
      </w:pPr>
      <w:r>
        <w:rPr>
          <w:lang w:eastAsia="it-IT"/>
          <w14:ligatures w14:val="standard"/>
        </w:rPr>
        <w:t xml:space="preserve">non-governmental organization, </w:t>
      </w:r>
      <w:r w:rsidR="004D334E">
        <w:rPr>
          <w:lang w:eastAsia="it-IT"/>
          <w14:ligatures w14:val="standard"/>
        </w:rPr>
        <w:t>university-led development</w:t>
      </w:r>
      <w:r w:rsidR="009372D9">
        <w:rPr>
          <w:lang w:eastAsia="it-IT"/>
          <w14:ligatures w14:val="standard"/>
        </w:rPr>
        <w:t>, mHealth</w:t>
      </w:r>
      <w:r w:rsidR="000D333D">
        <w:rPr>
          <w:lang w:eastAsia="it-IT"/>
          <w14:ligatures w14:val="standard"/>
        </w:rPr>
        <w:t>, mobile application development</w:t>
      </w:r>
    </w:p>
    <w:p w14:paraId="4F817863" w14:textId="335E2AAA" w:rsidR="00E1418C" w:rsidRDefault="00966CD9" w:rsidP="00966CD9">
      <w:pPr>
        <w:pStyle w:val="Heading1"/>
        <w:rPr>
          <w:lang w:eastAsia="it-IT"/>
        </w:rPr>
      </w:pPr>
      <w:r>
        <w:rPr>
          <w:lang w:eastAsia="it-IT"/>
        </w:rPr>
        <w:t>INTRODUCTION</w:t>
      </w:r>
    </w:p>
    <w:p w14:paraId="536ED330" w14:textId="39440D87" w:rsidR="00CD1CF8" w:rsidRPr="00A84659" w:rsidRDefault="00CD1CF8" w:rsidP="00CD1CF8">
      <w:pPr>
        <w:rPr>
          <w:rFonts w:ascii="Linux Libertine" w:hAnsi="Linux Libertine" w:cs="Linux Libertine"/>
        </w:rPr>
      </w:pPr>
      <w:bookmarkStart w:id="9" w:name="OLE_LINK16"/>
      <w:r w:rsidRPr="00A84659">
        <w:rPr>
          <w:rFonts w:ascii="Linux Libertine" w:hAnsi="Linux Libertine" w:cs="Linux Libertine"/>
        </w:rPr>
        <w:t>Breastmilk donation allows mothers who cannot provide breastmilk to their own infant the chance to use donated breastmilk. The majority of milk donation occurs through milk banks</w:t>
      </w:r>
      <w:r w:rsidR="00A84659" w:rsidRPr="00A84659">
        <w:rPr>
          <w:rFonts w:ascii="Linux Libertine" w:hAnsi="Linux Libertine" w:cs="Linux Libertine"/>
        </w:rPr>
        <w:t xml:space="preserve">, </w:t>
      </w:r>
      <w:r w:rsidR="00A84659" w:rsidRPr="004561E2">
        <w:rPr>
          <w:rFonts w:ascii="Linux Libertine" w:hAnsi="Linux Libertine" w:cs="Linux Libertine"/>
        </w:rPr>
        <w:t xml:space="preserve">such as </w:t>
      </w:r>
      <w:r w:rsidRPr="004561E2">
        <w:rPr>
          <w:rFonts w:ascii="Linux Libertine" w:hAnsi="Linux Libertine" w:cs="Linux Libertine"/>
        </w:rPr>
        <w:t xml:space="preserve">Milk Matters </w:t>
      </w:r>
      <w:r w:rsidRPr="004561E2">
        <w:rPr>
          <w:rFonts w:ascii="Linux Libertine" w:hAnsi="Linux Libertine" w:cs="Linux Libertine"/>
        </w:rPr>
        <w:fldChar w:fldCharType="begin"/>
      </w:r>
      <w:r w:rsidRPr="004561E2">
        <w:rPr>
          <w:rFonts w:ascii="Linux Libertine" w:hAnsi="Linux Libertine" w:cs="Linux Libertine"/>
        </w:rPr>
        <w:instrText xml:space="preserve"> ADDIN EN.CITE &lt;EndNote&gt;&lt;Cite&gt;&lt;Author&gt;Lethu&lt;/Author&gt;&lt;Year&gt;2022&lt;/Year&gt;&lt;RecNum&gt;36&lt;/RecNum&gt;&lt;DisplayText&gt;[1]&lt;/DisplayText&gt;&lt;record&gt;&lt;rec-number&gt;36&lt;/rec-number&gt;&lt;foreign-keys&gt;&lt;key app="EN" db-id="vftereva6vtvsfe9zz4x99pa9vzdrewpwf0s" timestamp="1660847553"&gt;36&lt;/key&gt;&lt;/foreign-keys&gt;&lt;ref-type name="Web Page"&gt;12&lt;/ref-type&gt;&lt;contributors&gt;&lt;authors&gt;&lt;author&gt;iThemba Lethu&lt;/author&gt;&lt;/authors&gt;&lt;/contributors&gt;&lt;titles&gt;&lt;title&gt;Breast Milk Bank&lt;/title&gt;&lt;/titles&gt;&lt;volume&gt;2022&lt;/volume&gt;&lt;number&gt;8 August&lt;/number&gt;&lt;dates&gt;&lt;year&gt;2022&lt;/year&gt;&lt;/dates&gt;&lt;urls&gt;&lt;related-urls&gt;&lt;url&gt;https://www.ithembalethu.org.za/breast-milk-bank/&lt;/url&gt;&lt;/related-urls&gt;&lt;/urls&gt;&lt;/record&gt;&lt;/Cite&gt;&lt;/EndNote&gt;</w:instrText>
      </w:r>
      <w:r w:rsidRPr="004561E2">
        <w:rPr>
          <w:rFonts w:ascii="Linux Libertine" w:hAnsi="Linux Libertine" w:cs="Linux Libertine"/>
        </w:rPr>
        <w:fldChar w:fldCharType="separate"/>
      </w:r>
      <w:r w:rsidRPr="004561E2">
        <w:rPr>
          <w:rFonts w:ascii="Linux Libertine" w:hAnsi="Linux Libertine" w:cs="Linux Libertine"/>
          <w:noProof/>
        </w:rPr>
        <w:t>[1]</w:t>
      </w:r>
      <w:r w:rsidRPr="004561E2">
        <w:rPr>
          <w:rFonts w:ascii="Linux Libertine" w:hAnsi="Linux Libertine" w:cs="Linux Libertine"/>
        </w:rPr>
        <w:fldChar w:fldCharType="end"/>
      </w:r>
      <w:r w:rsidRPr="004561E2">
        <w:rPr>
          <w:rFonts w:ascii="Linux Libertine" w:hAnsi="Linux Libertine" w:cs="Linux Libertine"/>
        </w:rPr>
        <w:t xml:space="preserve">. </w:t>
      </w:r>
      <w:r w:rsidR="003060DF" w:rsidRPr="004561E2">
        <w:rPr>
          <w:rFonts w:ascii="Linux Libertine" w:hAnsi="Linux Libertine" w:cs="Linux Libertine"/>
        </w:rPr>
        <w:t>Technology can be used to simplify the sign-up process and provide positive feedback and information to donor mothers, potentially increasing the number of donors and motivating them to continue donating breastmilk for longer.</w:t>
      </w:r>
    </w:p>
    <w:p w14:paraId="6316CF77" w14:textId="4C98EACF" w:rsidR="00966CD9" w:rsidRPr="008B2F46" w:rsidRDefault="00812FBC" w:rsidP="008B2F46">
      <w:pPr>
        <w:rPr>
          <w:rFonts w:ascii="Linux Libertine" w:hAnsi="Linux Libertine" w:cs="Linux Libertine"/>
        </w:rPr>
      </w:pPr>
      <w:r>
        <w:rPr>
          <w:rFonts w:ascii="Linux Libertine" w:hAnsi="Linux Libertine" w:cs="Linux Libertine"/>
        </w:rPr>
        <w:t xml:space="preserve">Work between the University of Cape Town and Milk Matters </w:t>
      </w:r>
      <w:r w:rsidR="00BC24D9">
        <w:rPr>
          <w:rFonts w:ascii="Linux Libertine" w:hAnsi="Linux Libertine" w:cs="Linux Libertine"/>
        </w:rPr>
        <w:t>has been done to develop a mobile application aimed at increasing communication</w:t>
      </w:r>
      <w:r w:rsidR="001454E6">
        <w:rPr>
          <w:rFonts w:ascii="Linux Libertine" w:hAnsi="Linux Libertine" w:cs="Linux Libertine"/>
        </w:rPr>
        <w:t xml:space="preserve"> with and feedback to breastmilk donors. </w:t>
      </w:r>
      <w:r w:rsidR="00966CD9" w:rsidRPr="00A84659">
        <w:rPr>
          <w:rFonts w:ascii="Linux Libertine" w:hAnsi="Linux Libertine" w:cs="Linux Libertine"/>
        </w:rPr>
        <w:t>The current version of the Milk Matters application system has</w:t>
      </w:r>
      <w:r w:rsidR="00966CD9" w:rsidRPr="008B2F46">
        <w:rPr>
          <w:rFonts w:ascii="Linux Libertine" w:hAnsi="Linux Libertine" w:cs="Linux Libertine"/>
        </w:rPr>
        <w:t xml:space="preserve"> not been approved by Milk Matters for deployment, and therefore requires further debugging and development. This project aims to update the current Milk Matters mobile application and staff</w:t>
      </w:r>
      <w:r w:rsidR="0094783A">
        <w:rPr>
          <w:rFonts w:ascii="Linux Libertine" w:hAnsi="Linux Libertine" w:cs="Linux Libertine"/>
        </w:rPr>
        <w:t>-</w:t>
      </w:r>
      <w:r w:rsidR="00966CD9" w:rsidRPr="008B2F46">
        <w:rPr>
          <w:rFonts w:ascii="Linux Libertine" w:hAnsi="Linux Libertine" w:cs="Linux Libertine"/>
        </w:rPr>
        <w:t xml:space="preserve">facing web application for deployment. Where possible, and within project scope, additional features requested by Milk Matters will be included. Post-deployment evaluation of the </w:t>
      </w:r>
      <w:r w:rsidR="00966CD9" w:rsidRPr="008B2F46">
        <w:rPr>
          <w:rFonts w:ascii="Linux Libertine" w:hAnsi="Linux Libertine" w:cs="Linux Libertine"/>
        </w:rPr>
        <w:t>system aims to determine uptake and continued usage by both donors and Milk Matters staff.</w:t>
      </w:r>
    </w:p>
    <w:p w14:paraId="660AC1B4" w14:textId="77442F1B" w:rsidR="00DC722E" w:rsidRPr="00631FE8" w:rsidRDefault="00966CD9" w:rsidP="00631FE8">
      <w:pPr>
        <w:rPr>
          <w:rFonts w:ascii="Linux Libertine" w:hAnsi="Linux Libertine" w:cs="Linux Libertine"/>
          <w:i/>
          <w:iCs/>
        </w:rPr>
      </w:pPr>
      <w:r w:rsidRPr="00923435">
        <w:rPr>
          <w:rFonts w:ascii="Linux Libertine" w:hAnsi="Linux Libertine" w:cs="Linux Libertine"/>
        </w:rPr>
        <w:t>Many small NGO’s have limited resources. While university</w:t>
      </w:r>
      <w:r w:rsidR="003C683A">
        <w:rPr>
          <w:rFonts w:ascii="Linux Libertine" w:hAnsi="Linux Libertine" w:cs="Linux Libertine"/>
        </w:rPr>
        <w:t>-led</w:t>
      </w:r>
      <w:r w:rsidRPr="00923435">
        <w:rPr>
          <w:rFonts w:ascii="Linux Libertine" w:hAnsi="Linux Libertine" w:cs="Linux Libertine"/>
        </w:rPr>
        <w:t xml:space="preserve"> ICT projects aim to benefit the NGO, they also require significant </w:t>
      </w:r>
      <w:bookmarkEnd w:id="9"/>
      <w:r w:rsidRPr="00923435">
        <w:rPr>
          <w:rFonts w:ascii="Linux Libertine" w:hAnsi="Linux Libertine" w:cs="Linux Libertine"/>
        </w:rPr>
        <w:t xml:space="preserve">resource input from the NGO. They are often run in a limited timeframe with no continued support after project completion. </w:t>
      </w:r>
      <w:bookmarkStart w:id="10" w:name="OLE_LINK3"/>
      <w:r w:rsidRPr="00923435">
        <w:rPr>
          <w:rFonts w:ascii="Linux Libertine" w:hAnsi="Linux Libertine" w:cs="Linux Libertine"/>
        </w:rPr>
        <w:t xml:space="preserve">Despite NGO input, they may be left with no successful outcome. This project </w:t>
      </w:r>
      <w:r w:rsidR="00923435" w:rsidRPr="00923435">
        <w:rPr>
          <w:rFonts w:ascii="Linux Libertine" w:hAnsi="Linux Libertine" w:cs="Linux Libertine"/>
        </w:rPr>
        <w:t>will</w:t>
      </w:r>
      <w:r w:rsidRPr="00923435">
        <w:rPr>
          <w:rFonts w:ascii="Linux Libertine" w:hAnsi="Linux Libertine" w:cs="Linux Libertine"/>
        </w:rPr>
        <w:t xml:space="preserve"> </w:t>
      </w:r>
      <w:bookmarkStart w:id="11" w:name="OLE_LINK25"/>
      <w:r w:rsidRPr="00923435">
        <w:rPr>
          <w:rFonts w:ascii="Linux Libertine" w:hAnsi="Linux Libertine" w:cs="Linux Libertine"/>
        </w:rPr>
        <w:t xml:space="preserve">investigate the relationship between a small NGO and </w:t>
      </w:r>
      <w:r w:rsidR="000D1222" w:rsidRPr="00923435">
        <w:rPr>
          <w:rFonts w:ascii="Linux Libertine" w:hAnsi="Linux Libertine" w:cs="Linux Libertine"/>
        </w:rPr>
        <w:t xml:space="preserve">a </w:t>
      </w:r>
      <w:r w:rsidRPr="00923435">
        <w:rPr>
          <w:rFonts w:ascii="Linux Libertine" w:hAnsi="Linux Libertine" w:cs="Linux Libertine"/>
        </w:rPr>
        <w:t xml:space="preserve">university </w:t>
      </w:r>
      <w:r w:rsidR="00923435" w:rsidRPr="00923435">
        <w:rPr>
          <w:rFonts w:ascii="Linux Libertine" w:hAnsi="Linux Libertine" w:cs="Linux Libertine"/>
        </w:rPr>
        <w:t>and aims to answer the question</w:t>
      </w:r>
      <w:r w:rsidR="00351541">
        <w:rPr>
          <w:rFonts w:ascii="Linux Libertine" w:hAnsi="Linux Libertine" w:cs="Linux Libertine"/>
        </w:rPr>
        <w:t>:</w:t>
      </w:r>
      <w:r w:rsidR="00923435" w:rsidRPr="00923435">
        <w:rPr>
          <w:rFonts w:ascii="Linux Libertine" w:hAnsi="Linux Libertine" w:cs="Linux Libertine"/>
        </w:rPr>
        <w:t xml:space="preserve"> </w:t>
      </w:r>
      <w:r w:rsidR="00351541">
        <w:rPr>
          <w:rFonts w:ascii="Linux Libertine" w:hAnsi="Linux Libertine" w:cs="Linux Libertine"/>
          <w:i/>
          <w:iCs/>
        </w:rPr>
        <w:t>W</w:t>
      </w:r>
      <w:r w:rsidR="00923435" w:rsidRPr="00923435">
        <w:rPr>
          <w:rFonts w:ascii="Linux Libertine" w:hAnsi="Linux Libertine" w:cs="Linux Libertine"/>
          <w:i/>
          <w:iCs/>
        </w:rPr>
        <w:t>hat additional challenges occur in the ICT development for the small NGO in this case study because the project is university-led?</w:t>
      </w:r>
      <w:r w:rsidR="00351541" w:rsidRPr="00351541">
        <w:rPr>
          <w:rFonts w:ascii="Linux Libertine" w:hAnsi="Linux Libertine" w:cs="Linux Libertine"/>
        </w:rPr>
        <w:t xml:space="preserve"> </w:t>
      </w:r>
      <w:r w:rsidR="00351541">
        <w:rPr>
          <w:rFonts w:ascii="Linux Libertine" w:hAnsi="Linux Libertine" w:cs="Linux Libertine"/>
        </w:rPr>
        <w:t xml:space="preserve"> T</w:t>
      </w:r>
      <w:r w:rsidRPr="008B2F46">
        <w:rPr>
          <w:rFonts w:ascii="Linux Libertine" w:hAnsi="Linux Libertine" w:cs="Linux Libertine"/>
        </w:rPr>
        <w:t>his includes sustainability issues and ethical concerns raised</w:t>
      </w:r>
      <w:bookmarkEnd w:id="10"/>
      <w:bookmarkEnd w:id="11"/>
      <w:r w:rsidR="00631FE8">
        <w:rPr>
          <w:rFonts w:ascii="Linux Libertine" w:hAnsi="Linux Libertine" w:cs="Linux Libertine"/>
        </w:rPr>
        <w:t xml:space="preserve">, aiming to answer the question: </w:t>
      </w:r>
      <w:r w:rsidR="00DC722E" w:rsidRPr="00631FE8">
        <w:rPr>
          <w:rFonts w:ascii="Linux Libertine" w:hAnsi="Linux Libertine" w:cs="Linux Libertine"/>
          <w:i/>
          <w:iCs/>
        </w:rPr>
        <w:t>How does this NGO perceive the sustainability of the mobile application?</w:t>
      </w:r>
    </w:p>
    <w:p w14:paraId="77E82ADD" w14:textId="77777777" w:rsidR="005E790B" w:rsidRPr="00AA7828" w:rsidRDefault="005E790B" w:rsidP="005E790B">
      <w:pPr>
        <w:pStyle w:val="PermissionBlock"/>
        <w:framePr w:w="4680" w:h="1209" w:hRule="exact" w:hSpace="187" w:wrap="around" w:vAnchor="page" w:hAnchor="page" w:x="1089" w:y="13112" w:anchorLock="1"/>
      </w:pPr>
    </w:p>
    <w:p w14:paraId="02D1F352" w14:textId="780877C8" w:rsidR="00B2152C" w:rsidRPr="00AA7828" w:rsidRDefault="00B2152C" w:rsidP="005E790B">
      <w:pPr>
        <w:pStyle w:val="PermissionBlock"/>
        <w:framePr w:w="4680" w:h="1209" w:hRule="exact" w:hSpace="187" w:wrap="around" w:vAnchor="page" w:hAnchor="page" w:x="1089" w:y="13112" w:anchorLock="1"/>
      </w:pPr>
      <w:r w:rsidRPr="00AA7828">
        <w:t xml:space="preserve">Permission to make digital or hard copies of part or </w:t>
      </w:r>
      <w:proofErr w:type="gramStart"/>
      <w:r w:rsidRPr="00AA7828">
        <w:t>all of</w:t>
      </w:r>
      <w:proofErr w:type="gramEnd"/>
      <w:r w:rsidRPr="00AA7828">
        <w:t xml:space="preserve"> this work for personal or classroom use is granted without fee provided that copies are not made or distributed for profit or commercial advantage and that copies bear this notice and the full citation on the first page. Copyrights for third-party components of this work must be honored. For all other uses, contact the owner/author(s).</w:t>
      </w:r>
    </w:p>
    <w:p w14:paraId="4B7037D4" w14:textId="633FBA19" w:rsidR="00B2152C" w:rsidRPr="00AA7828" w:rsidRDefault="00B2152C" w:rsidP="005E790B">
      <w:pPr>
        <w:pStyle w:val="VersoLRH"/>
        <w:framePr w:w="4680" w:h="1209" w:hRule="exact" w:hSpace="187" w:wrap="around" w:vAnchor="page" w:hAnchor="page" w:x="1089" w:y="13112" w:anchorLock="1"/>
        <w:rPr>
          <w:i/>
        </w:rPr>
      </w:pPr>
      <w:r w:rsidRPr="00AA7828">
        <w:rPr>
          <w:i/>
        </w:rPr>
        <w:t xml:space="preserve">COMPASS ’23, </w:t>
      </w:r>
      <w:proofErr w:type="gramStart"/>
      <w:r w:rsidRPr="00AA7828">
        <w:rPr>
          <w:i/>
        </w:rPr>
        <w:t>August,</w:t>
      </w:r>
      <w:proofErr w:type="gramEnd"/>
      <w:r w:rsidRPr="00AA7828">
        <w:rPr>
          <w:i/>
        </w:rPr>
        <w:t xml:space="preserve"> 2023, Cape Town, South Africa</w:t>
      </w:r>
    </w:p>
    <w:p w14:paraId="57BF6400" w14:textId="75752FCF" w:rsidR="00E1418C" w:rsidRPr="00E1418C" w:rsidRDefault="00090F93" w:rsidP="00E1418C">
      <w:pPr>
        <w:pStyle w:val="Heading1"/>
      </w:pPr>
      <w:r>
        <w:t>BACKGROUND</w:t>
      </w:r>
    </w:p>
    <w:p w14:paraId="166C9334" w14:textId="493E7DF6" w:rsidR="000A0883" w:rsidRPr="006653A8" w:rsidRDefault="000A0883" w:rsidP="00FC6EFD">
      <w:pPr>
        <w:pStyle w:val="Heading2"/>
      </w:pPr>
      <w:r w:rsidRPr="006653A8">
        <w:t>Previous work</w:t>
      </w:r>
      <w:r w:rsidR="00082F1E" w:rsidRPr="006653A8">
        <w:t xml:space="preserve"> with Milk Matters</w:t>
      </w:r>
    </w:p>
    <w:p w14:paraId="31B067FA" w14:textId="2FA49789" w:rsidR="00082F1E" w:rsidRPr="006653A8" w:rsidRDefault="009E02E7" w:rsidP="00082F1E">
      <w:pPr>
        <w:rPr>
          <w:rFonts w:ascii="Linux Libertine" w:hAnsi="Linux Libertine" w:cs="Linux Libertine"/>
        </w:rPr>
      </w:pPr>
      <w:r w:rsidRPr="00AD569B">
        <w:rPr>
          <w:rFonts w:ascii="Linux Libertine" w:hAnsi="Linux Libertine" w:cs="Linux Libertine"/>
        </w:rPr>
        <w:t>Fourth</w:t>
      </w:r>
      <w:r w:rsidR="00F9348E" w:rsidRPr="00AD569B">
        <w:rPr>
          <w:rFonts w:ascii="Linux Libertine" w:hAnsi="Linux Libertine" w:cs="Linux Libertine"/>
        </w:rPr>
        <w:t xml:space="preserve"> year</w:t>
      </w:r>
      <w:r w:rsidR="00E43233" w:rsidRPr="00AD569B">
        <w:rPr>
          <w:rFonts w:ascii="Linux Libertine" w:hAnsi="Linux Libertine" w:cs="Linux Libertine"/>
        </w:rPr>
        <w:t xml:space="preserve"> </w:t>
      </w:r>
      <w:r w:rsidR="000A1A36" w:rsidRPr="00AD569B">
        <w:rPr>
          <w:rFonts w:ascii="Linux Libertine" w:hAnsi="Linux Libertine" w:cs="Linux Libertine"/>
        </w:rPr>
        <w:t>c</w:t>
      </w:r>
      <w:r w:rsidR="00E43233" w:rsidRPr="00AD569B">
        <w:rPr>
          <w:rFonts w:ascii="Linux Libertine" w:hAnsi="Linux Libertine" w:cs="Linux Libertine"/>
        </w:rPr>
        <w:t xml:space="preserve">omputer </w:t>
      </w:r>
      <w:r w:rsidR="000A1A36" w:rsidRPr="00AD569B">
        <w:rPr>
          <w:rFonts w:ascii="Linux Libertine" w:hAnsi="Linux Libertine" w:cs="Linux Libertine"/>
        </w:rPr>
        <w:t>s</w:t>
      </w:r>
      <w:r w:rsidR="00E43233" w:rsidRPr="00AD569B">
        <w:rPr>
          <w:rFonts w:ascii="Linux Libertine" w:hAnsi="Linux Libertine" w:cs="Linux Libertine"/>
        </w:rPr>
        <w:t>cience</w:t>
      </w:r>
      <w:r w:rsidR="009633E4" w:rsidRPr="00AD569B">
        <w:rPr>
          <w:rFonts w:ascii="Linux Libertine" w:hAnsi="Linux Libertine" w:cs="Linux Libertine"/>
        </w:rPr>
        <w:t xml:space="preserve"> </w:t>
      </w:r>
      <w:r w:rsidR="00150229" w:rsidRPr="00AD569B">
        <w:rPr>
          <w:rFonts w:ascii="Linux Libertine" w:hAnsi="Linux Libertine" w:cs="Linux Libertine"/>
        </w:rPr>
        <w:t>student</w:t>
      </w:r>
      <w:r w:rsidR="00082F1E" w:rsidRPr="00AD569B">
        <w:rPr>
          <w:rFonts w:ascii="Linux Libertine" w:hAnsi="Linux Libertine" w:cs="Linux Libertine"/>
        </w:rPr>
        <w:t xml:space="preserve"> projects</w:t>
      </w:r>
      <w:r w:rsidR="00082F1E" w:rsidRPr="006653A8">
        <w:rPr>
          <w:rFonts w:ascii="Linux Libertine" w:hAnsi="Linux Libertine" w:cs="Linux Libertine"/>
        </w:rPr>
        <w:t xml:space="preserve"> from </w:t>
      </w:r>
      <w:r w:rsidR="0032540A" w:rsidRPr="006653A8">
        <w:rPr>
          <w:rFonts w:ascii="Linux Libertine" w:hAnsi="Linux Libertine" w:cs="Linux Libertine"/>
        </w:rPr>
        <w:t>UCT</w:t>
      </w:r>
      <w:r w:rsidR="00082F1E" w:rsidRPr="006653A8">
        <w:rPr>
          <w:rFonts w:ascii="Linux Libertine" w:hAnsi="Linux Libertine" w:cs="Linux Libertine"/>
        </w:rPr>
        <w:t xml:space="preserve"> have been completed with Milk Matters in </w:t>
      </w:r>
      <w:bookmarkStart w:id="12" w:name="OLE_LINK6"/>
      <w:r w:rsidR="00082F1E" w:rsidRPr="006653A8">
        <w:rPr>
          <w:rFonts w:ascii="Linux Libertine" w:hAnsi="Linux Libertine" w:cs="Linux Libertine"/>
        </w:rPr>
        <w:t>2016, 2020 and 2021</w:t>
      </w:r>
      <w:bookmarkEnd w:id="12"/>
      <w:r w:rsidR="00267E09">
        <w:rPr>
          <w:rFonts w:ascii="Linux Libertine" w:hAnsi="Linux Libertine" w:cs="Linux Libertine"/>
        </w:rPr>
        <w:t>.</w:t>
      </w:r>
      <w:r w:rsidR="00082F1E" w:rsidRPr="006653A8">
        <w:rPr>
          <w:rFonts w:ascii="Linux Libertine" w:hAnsi="Linux Libertine" w:cs="Linux Libertine"/>
        </w:rPr>
        <w:t xml:space="preserve"> These projects iteratively developed a donor facing mobile application and a staff facing web application. </w:t>
      </w:r>
      <w:r w:rsidR="005908D9" w:rsidRPr="006653A8">
        <w:rPr>
          <w:rFonts w:ascii="Linux Libertine" w:hAnsi="Linux Libertine" w:cs="Linux Libertine"/>
        </w:rPr>
        <w:t xml:space="preserve">The 2016 version of the application </w:t>
      </w:r>
      <w:r w:rsidR="00343CE5" w:rsidRPr="006653A8">
        <w:rPr>
          <w:rFonts w:ascii="Linux Libertine" w:hAnsi="Linux Libertine" w:cs="Linux Libertine"/>
        </w:rPr>
        <w:t xml:space="preserve">reached </w:t>
      </w:r>
      <w:r w:rsidR="0002516E" w:rsidRPr="006653A8">
        <w:rPr>
          <w:rFonts w:ascii="Linux Libertine" w:hAnsi="Linux Libertine" w:cs="Linux Libertine"/>
        </w:rPr>
        <w:t>deployment;</w:t>
      </w:r>
      <w:r w:rsidR="00343CE5" w:rsidRPr="006653A8">
        <w:rPr>
          <w:rFonts w:ascii="Linux Libertine" w:hAnsi="Linux Libertine" w:cs="Linux Libertine"/>
        </w:rPr>
        <w:t xml:space="preserve"> </w:t>
      </w:r>
      <w:r w:rsidR="0002516E" w:rsidRPr="006653A8">
        <w:rPr>
          <w:rFonts w:ascii="Linux Libertine" w:hAnsi="Linux Libertine" w:cs="Linux Libertine"/>
        </w:rPr>
        <w:t>however,</w:t>
      </w:r>
      <w:r w:rsidR="00343CE5" w:rsidRPr="006653A8">
        <w:rPr>
          <w:rFonts w:ascii="Linux Libertine" w:hAnsi="Linux Libertine" w:cs="Linux Libertine"/>
        </w:rPr>
        <w:t xml:space="preserve"> it was a static application and </w:t>
      </w:r>
      <w:r w:rsidR="00A03319" w:rsidRPr="006653A8">
        <w:rPr>
          <w:rFonts w:ascii="Linux Libertine" w:hAnsi="Linux Libertine" w:cs="Linux Libertine"/>
        </w:rPr>
        <w:t xml:space="preserve">its content </w:t>
      </w:r>
      <w:r w:rsidR="00343CE5" w:rsidRPr="006653A8">
        <w:rPr>
          <w:rFonts w:ascii="Linux Libertine" w:hAnsi="Linux Libertine" w:cs="Linux Libertine"/>
        </w:rPr>
        <w:t>could not be updated by Milk Matters</w:t>
      </w:r>
      <w:r w:rsidR="003809B9">
        <w:rPr>
          <w:rFonts w:ascii="Linux Libertine" w:hAnsi="Linux Libertine" w:cs="Linux Libertine"/>
        </w:rPr>
        <w:t xml:space="preserve"> </w:t>
      </w:r>
      <w:r w:rsidR="003809B9">
        <w:rPr>
          <w:rFonts w:ascii="Linux Libertine" w:hAnsi="Linux Libertine" w:cs="Linux Libertine"/>
        </w:rPr>
        <w:fldChar w:fldCharType="begin"/>
      </w:r>
      <w:r w:rsidR="00402670">
        <w:rPr>
          <w:rFonts w:ascii="Linux Libertine" w:hAnsi="Linux Libertine" w:cs="Linux Libertine"/>
        </w:rPr>
        <w:instrText xml:space="preserve"> ADDIN EN.CITE &lt;EndNote&gt;&lt;Cite&gt;&lt;Author&gt;Wardle&lt;/Author&gt;&lt;Year&gt;2018&lt;/Year&gt;&lt;RecNum&gt;8&lt;/RecNum&gt;&lt;DisplayText&gt;[2]&lt;/DisplayText&gt;&lt;record&gt;&lt;rec-number&gt;8&lt;/rec-number&gt;&lt;foreign-keys&gt;&lt;key app="EN" db-id="vftereva6vtvsfe9zz4x99pa9vzdrewpwf0s" timestamp="1660847553"&gt;8&lt;/key&gt;&lt;/foreign-keys&gt;&lt;ref-type name="Conference Paper"&gt;47&lt;/ref-type&gt;&lt;contributors&gt;&lt;authors&gt;&lt;author&gt;Chelsea-Joy Wardle&lt;/author&gt;&lt;author&gt;Mitchell Green&lt;/author&gt;&lt;author&gt;Christine Wanjiru Mburu&lt;/author&gt;&lt;author&gt;Melissa Densmore&lt;/author&gt;&lt;/authors&gt;&lt;/contributors&gt;&lt;titles&gt;&lt;title&gt;Exploring Co-design with Breastfeeding Mothers&lt;/title&gt;&lt;secondary-title&gt;2018 CHI Conference on Human Factors in Computing Systems (CHI ’18)&lt;/secondary-title&gt;&lt;/titles&gt;&lt;pages&gt;1-12&lt;/pages&gt;&lt;keywords&gt;&lt;keyword&gt;breast milk donation, user-centred design, cultural probes, mobile applications, breastfeeding, co-design&lt;/keyword&gt;&lt;/keywords&gt;&lt;dates&gt;&lt;year&gt;2018&lt;/year&gt;&lt;pub-dates&gt;&lt;date&gt;April 21 - 26&lt;/date&gt;&lt;/pub-dates&gt;&lt;/dates&gt;&lt;pub-location&gt;Montreal QC, Canada&lt;/pub-location&gt;&lt;publisher&gt;ACM&lt;/publisher&gt;&lt;urls&gt;&lt;related-urls&gt;&lt;url&gt;https://doi.org/10.1145/3173574.3174056&lt;/url&gt;&lt;/related-urls&gt;&lt;/urls&gt;&lt;custom1&gt;New York, NY, USA&lt;/custom1&gt;&lt;electronic-resource-num&gt;https://doi.org/10.1145/3173574.3174056&lt;/electronic-resource-num&gt;&lt;/record&gt;&lt;/Cite&gt;&lt;/EndNote&gt;</w:instrText>
      </w:r>
      <w:r w:rsidR="003809B9">
        <w:rPr>
          <w:rFonts w:ascii="Linux Libertine" w:hAnsi="Linux Libertine" w:cs="Linux Libertine"/>
        </w:rPr>
        <w:fldChar w:fldCharType="separate"/>
      </w:r>
      <w:r w:rsidR="00402670">
        <w:rPr>
          <w:rFonts w:ascii="Linux Libertine" w:hAnsi="Linux Libertine" w:cs="Linux Libertine"/>
          <w:noProof/>
        </w:rPr>
        <w:t>[2]</w:t>
      </w:r>
      <w:r w:rsidR="003809B9">
        <w:rPr>
          <w:rFonts w:ascii="Linux Libertine" w:hAnsi="Linux Libertine" w:cs="Linux Libertine"/>
        </w:rPr>
        <w:fldChar w:fldCharType="end"/>
      </w:r>
      <w:r w:rsidR="00A03319" w:rsidRPr="006653A8">
        <w:rPr>
          <w:rFonts w:ascii="Linux Libertine" w:hAnsi="Linux Libertine" w:cs="Linux Libertine"/>
        </w:rPr>
        <w:t>.</w:t>
      </w:r>
      <w:r w:rsidR="001D4A58" w:rsidRPr="006653A8">
        <w:rPr>
          <w:rFonts w:ascii="Linux Libertine" w:hAnsi="Linux Libertine" w:cs="Linux Libertine"/>
        </w:rPr>
        <w:t xml:space="preserve"> </w:t>
      </w:r>
      <w:r w:rsidR="00A03319" w:rsidRPr="006653A8">
        <w:rPr>
          <w:rFonts w:ascii="Linux Libertine" w:hAnsi="Linux Libertine" w:cs="Linux Libertine"/>
        </w:rPr>
        <w:t>In</w:t>
      </w:r>
      <w:r w:rsidR="00082F1E" w:rsidRPr="006653A8">
        <w:rPr>
          <w:rFonts w:ascii="Linux Libertine" w:hAnsi="Linux Libertine" w:cs="Linux Libertine"/>
        </w:rPr>
        <w:t xml:space="preserve"> 2020</w:t>
      </w:r>
      <w:r w:rsidR="00A03319" w:rsidRPr="006653A8">
        <w:rPr>
          <w:rFonts w:ascii="Linux Libertine" w:hAnsi="Linux Libertine" w:cs="Linux Libertine"/>
        </w:rPr>
        <w:t xml:space="preserve"> the application was converted to a </w:t>
      </w:r>
      <w:r w:rsidR="004E014B" w:rsidRPr="006653A8">
        <w:rPr>
          <w:rFonts w:ascii="Linux Libertine" w:hAnsi="Linux Libertine" w:cs="Linux Libertine"/>
        </w:rPr>
        <w:t>cross-platform</w:t>
      </w:r>
      <w:r w:rsidR="00C32502" w:rsidRPr="006653A8">
        <w:rPr>
          <w:rFonts w:ascii="Linux Libertine" w:hAnsi="Linux Libertine" w:cs="Linux Libertine"/>
        </w:rPr>
        <w:t>,</w:t>
      </w:r>
      <w:r w:rsidR="004E014B" w:rsidRPr="006653A8">
        <w:rPr>
          <w:rFonts w:ascii="Linux Libertine" w:hAnsi="Linux Libertine" w:cs="Linux Libertine"/>
        </w:rPr>
        <w:t xml:space="preserve"> </w:t>
      </w:r>
      <w:r w:rsidR="00271000" w:rsidRPr="006653A8">
        <w:rPr>
          <w:rFonts w:ascii="Linux Libertine" w:hAnsi="Linux Libertine" w:cs="Linux Libertine"/>
        </w:rPr>
        <w:t>dynamic mobile application</w:t>
      </w:r>
      <w:r w:rsidR="003809B9">
        <w:rPr>
          <w:rFonts w:ascii="Linux Libertine" w:hAnsi="Linux Libertine" w:cs="Linux Libertine"/>
        </w:rPr>
        <w:t xml:space="preserve"> </w:t>
      </w:r>
      <w:r w:rsidR="00385A21">
        <w:rPr>
          <w:rFonts w:ascii="Linux Libertine" w:hAnsi="Linux Libertine" w:cs="Linux Libertine"/>
        </w:rPr>
        <w:fldChar w:fldCharType="begin"/>
      </w:r>
      <w:r w:rsidR="00402670">
        <w:rPr>
          <w:rFonts w:ascii="Linux Libertine" w:hAnsi="Linux Libertine" w:cs="Linux Libertine"/>
        </w:rPr>
        <w:instrText xml:space="preserve"> ADDIN EN.CITE &lt;EndNote&gt;&lt;Cite&gt;&lt;Author&gt;Bossi&lt;/Author&gt;&lt;Year&gt;2020&lt;/Year&gt;&lt;RecNum&gt;34&lt;/RecNum&gt;&lt;DisplayText&gt;[3]&lt;/DisplayText&gt;&lt;record&gt;&lt;rec-number&gt;34&lt;/rec-number&gt;&lt;foreign-keys&gt;&lt;key app="EN" db-id="vftereva6vtvsfe9zz4x99pa9vzdrewpwf0s" timestamp="1660847553"&gt;34&lt;/key&gt;&lt;/foreign-keys&gt;&lt;ref-type name="Web Page"&gt;12&lt;/ref-type&gt;&lt;contributors&gt;&lt;authors&gt;&lt;author&gt;Dino Bossi&lt;/author&gt;&lt;/authors&gt;&lt;/contributors&gt;&lt;titles&gt;&lt;title&gt;A Dynamic Milk Matters Mobile Application&lt;/title&gt;&lt;/titles&gt;&lt;volume&gt;2022&lt;/volume&gt;&lt;number&gt;10 August&lt;/number&gt;&lt;dates&gt;&lt;year&gt;2020&lt;/year&gt;&lt;/dates&gt;&lt;urls&gt;&lt;related-urls&gt;&lt;url&gt;https://projects.cs.uct.ac.za/honsproj/cgi-bin/view/2020/bossi_desouzamendes_serton.zip/milkmatters_serton_bossi_mendes/index.html&lt;/url&gt;&lt;/related-urls&gt;&lt;/urls&gt;&lt;/record&gt;&lt;/Cite&gt;&lt;/EndNote&gt;</w:instrText>
      </w:r>
      <w:r w:rsidR="00385A21">
        <w:rPr>
          <w:rFonts w:ascii="Linux Libertine" w:hAnsi="Linux Libertine" w:cs="Linux Libertine"/>
        </w:rPr>
        <w:fldChar w:fldCharType="separate"/>
      </w:r>
      <w:r w:rsidR="00402670">
        <w:rPr>
          <w:rFonts w:ascii="Linux Libertine" w:hAnsi="Linux Libertine" w:cs="Linux Libertine"/>
          <w:noProof/>
        </w:rPr>
        <w:t>[3]</w:t>
      </w:r>
      <w:r w:rsidR="00385A21">
        <w:rPr>
          <w:rFonts w:ascii="Linux Libertine" w:hAnsi="Linux Libertine" w:cs="Linux Libertine"/>
        </w:rPr>
        <w:fldChar w:fldCharType="end"/>
      </w:r>
      <w:r w:rsidR="00964370" w:rsidRPr="006653A8">
        <w:rPr>
          <w:rFonts w:ascii="Linux Libertine" w:hAnsi="Linux Libertine" w:cs="Linux Libertine"/>
        </w:rPr>
        <w:t xml:space="preserve">, with continued work on </w:t>
      </w:r>
      <w:r w:rsidR="00376D80">
        <w:rPr>
          <w:rFonts w:ascii="Linux Libertine" w:hAnsi="Linux Libertine" w:cs="Linux Libertine"/>
        </w:rPr>
        <w:t xml:space="preserve">the </w:t>
      </w:r>
      <w:r w:rsidR="003E44EF" w:rsidRPr="006653A8">
        <w:rPr>
          <w:rFonts w:ascii="Linux Libertine" w:hAnsi="Linux Libertine" w:cs="Linux Libertine"/>
        </w:rPr>
        <w:t>dynamic</w:t>
      </w:r>
      <w:r w:rsidR="00964370" w:rsidRPr="006653A8">
        <w:rPr>
          <w:rFonts w:ascii="Linux Libertine" w:hAnsi="Linux Libertine" w:cs="Linux Libertine"/>
        </w:rPr>
        <w:t xml:space="preserve"> version</w:t>
      </w:r>
      <w:r w:rsidR="00082F1E" w:rsidRPr="006653A8">
        <w:rPr>
          <w:rFonts w:ascii="Linux Libertine" w:hAnsi="Linux Libertine" w:cs="Linux Libertine"/>
        </w:rPr>
        <w:t xml:space="preserve"> </w:t>
      </w:r>
      <w:r w:rsidR="00964370" w:rsidRPr="006653A8">
        <w:rPr>
          <w:rFonts w:ascii="Linux Libertine" w:hAnsi="Linux Libertine" w:cs="Linux Libertine"/>
        </w:rPr>
        <w:t>in the</w:t>
      </w:r>
      <w:r w:rsidR="00082F1E" w:rsidRPr="006653A8">
        <w:rPr>
          <w:rFonts w:ascii="Linux Libertine" w:hAnsi="Linux Libertine" w:cs="Linux Libertine"/>
        </w:rPr>
        <w:t xml:space="preserve"> 2021 project</w:t>
      </w:r>
      <w:r w:rsidR="000A0F80">
        <w:rPr>
          <w:rFonts w:ascii="Linux Libertine" w:hAnsi="Linux Libertine" w:cs="Linux Libertine"/>
        </w:rPr>
        <w:t xml:space="preserve"> </w:t>
      </w:r>
      <w:r w:rsidR="00385A21">
        <w:rPr>
          <w:rFonts w:ascii="Linux Libertine" w:hAnsi="Linux Libertine" w:cs="Linux Libertine"/>
        </w:rPr>
        <w:fldChar w:fldCharType="begin"/>
      </w:r>
      <w:r w:rsidR="00402670">
        <w:rPr>
          <w:rFonts w:ascii="Linux Libertine" w:hAnsi="Linux Libertine" w:cs="Linux Libertine"/>
        </w:rPr>
        <w:instrText xml:space="preserve"> ADDIN EN.CITE &lt;EndNote&gt;&lt;Cite&gt;&lt;Author&gt;Lobola&lt;/Author&gt;&lt;Year&gt;2021&lt;/Year&gt;&lt;RecNum&gt;37&lt;/RecNum&gt;&lt;DisplayText&gt;[4]&lt;/DisplayText&gt;&lt;record&gt;&lt;rec-number&gt;37&lt;/rec-number&gt;&lt;foreign-keys&gt;&lt;key app="EN" db-id="vftereva6vtvsfe9zz4x99pa9vzdrewpwf0s" timestamp="1660847553"&gt;37&lt;/key&gt;&lt;/foreign-keys&gt;&lt;ref-type name="Web Page"&gt;12&lt;/ref-type&gt;&lt;contributors&gt;&lt;authors&gt;&lt;author&gt;Zukiswa Lobola&lt;/author&gt;&lt;/authors&gt;&lt;/contributors&gt;&lt;titles&gt;&lt;title&gt;Evaluating the Usability of a Breastmilk Donor Mobile App&lt;/title&gt;&lt;/titles&gt;&lt;volume&gt;2022&lt;/volume&gt;&lt;number&gt;10 August&lt;/number&gt;&lt;dates&gt;&lt;year&gt;2021&lt;/year&gt;&lt;/dates&gt;&lt;urls&gt;&lt;related-urls&gt;&lt;url&gt;https://projects.cs.uct.ac.za/honsproj/cgi-bin/view/2021/lobola_vilane.zip/&lt;/url&gt;&lt;/related-urls&gt;&lt;/urls&gt;&lt;/record&gt;&lt;/Cite&gt;&lt;/EndNote&gt;</w:instrText>
      </w:r>
      <w:r w:rsidR="00385A21">
        <w:rPr>
          <w:rFonts w:ascii="Linux Libertine" w:hAnsi="Linux Libertine" w:cs="Linux Libertine"/>
        </w:rPr>
        <w:fldChar w:fldCharType="separate"/>
      </w:r>
      <w:r w:rsidR="00402670">
        <w:rPr>
          <w:rFonts w:ascii="Linux Libertine" w:hAnsi="Linux Libertine" w:cs="Linux Libertine"/>
          <w:noProof/>
        </w:rPr>
        <w:t>[4]</w:t>
      </w:r>
      <w:r w:rsidR="00385A21">
        <w:rPr>
          <w:rFonts w:ascii="Linux Libertine" w:hAnsi="Linux Libertine" w:cs="Linux Libertine"/>
        </w:rPr>
        <w:fldChar w:fldCharType="end"/>
      </w:r>
      <w:r w:rsidR="00964370" w:rsidRPr="006653A8">
        <w:rPr>
          <w:rFonts w:ascii="Linux Libertine" w:hAnsi="Linux Libertine" w:cs="Linux Libertine"/>
        </w:rPr>
        <w:t xml:space="preserve">. </w:t>
      </w:r>
      <w:r w:rsidR="00C32502" w:rsidRPr="006653A8">
        <w:rPr>
          <w:rFonts w:ascii="Linux Libertine" w:hAnsi="Linux Libertine" w:cs="Linux Libertine"/>
        </w:rPr>
        <w:t>However, neither the 2020 nor 2021</w:t>
      </w:r>
      <w:r w:rsidR="00AA27C5" w:rsidRPr="006653A8">
        <w:rPr>
          <w:rFonts w:ascii="Linux Libertine" w:hAnsi="Linux Libertine" w:cs="Linux Libertine"/>
        </w:rPr>
        <w:t xml:space="preserve"> project</w:t>
      </w:r>
      <w:r w:rsidR="00C32502" w:rsidRPr="006653A8">
        <w:rPr>
          <w:rFonts w:ascii="Linux Libertine" w:hAnsi="Linux Libertine" w:cs="Linux Libertine"/>
        </w:rPr>
        <w:t xml:space="preserve"> versions</w:t>
      </w:r>
      <w:r w:rsidR="00082F1E" w:rsidRPr="006653A8">
        <w:rPr>
          <w:rFonts w:ascii="Linux Libertine" w:hAnsi="Linux Libertine" w:cs="Linux Libertine"/>
        </w:rPr>
        <w:t xml:space="preserve"> reached full deployment</w:t>
      </w:r>
      <w:r w:rsidR="00216640" w:rsidRPr="006653A8">
        <w:rPr>
          <w:rFonts w:ascii="Linux Libertine" w:hAnsi="Linux Libertine" w:cs="Linux Libertine"/>
        </w:rPr>
        <w:t>.</w:t>
      </w:r>
      <w:r w:rsidR="00082F1E" w:rsidRPr="006653A8">
        <w:rPr>
          <w:rFonts w:ascii="Linux Libertine" w:hAnsi="Linux Libertine" w:cs="Linux Libertine"/>
        </w:rPr>
        <w:t xml:space="preserve"> </w:t>
      </w:r>
      <w:r w:rsidR="00D836BA">
        <w:rPr>
          <w:rFonts w:ascii="Linux Libertine" w:hAnsi="Linux Libertine" w:cs="Linux Libertine"/>
        </w:rPr>
        <w:t>N</w:t>
      </w:r>
      <w:r w:rsidR="00082F1E" w:rsidRPr="006653A8">
        <w:rPr>
          <w:rFonts w:ascii="Linux Libertine" w:hAnsi="Linux Libertine" w:cs="Linux Libertine"/>
        </w:rPr>
        <w:t xml:space="preserve">o further </w:t>
      </w:r>
      <w:r w:rsidR="009C093F" w:rsidRPr="006653A8">
        <w:rPr>
          <w:rFonts w:ascii="Linux Libertine" w:hAnsi="Linux Libertine" w:cs="Linux Libertine"/>
        </w:rPr>
        <w:t>development</w:t>
      </w:r>
      <w:r w:rsidR="00082F1E" w:rsidRPr="006653A8">
        <w:rPr>
          <w:rFonts w:ascii="Linux Libertine" w:hAnsi="Linux Libertine" w:cs="Linux Libertine"/>
        </w:rPr>
        <w:t xml:space="preserve"> was done on </w:t>
      </w:r>
      <w:r w:rsidR="009C093F" w:rsidRPr="006653A8">
        <w:rPr>
          <w:rFonts w:ascii="Linux Libertine" w:hAnsi="Linux Libertine" w:cs="Linux Libertine"/>
        </w:rPr>
        <w:t>the application</w:t>
      </w:r>
      <w:r w:rsidR="00082F1E" w:rsidRPr="006653A8">
        <w:rPr>
          <w:rFonts w:ascii="Linux Libertine" w:hAnsi="Linux Libertine" w:cs="Linux Libertine"/>
        </w:rPr>
        <w:t xml:space="preserve"> </w:t>
      </w:r>
      <w:r w:rsidR="00AB601A">
        <w:rPr>
          <w:rFonts w:ascii="Linux Libertine" w:hAnsi="Linux Libertine" w:cs="Linux Libertine"/>
        </w:rPr>
        <w:t>once university course requirements were met</w:t>
      </w:r>
      <w:r w:rsidR="003C3F84" w:rsidRPr="006653A8">
        <w:rPr>
          <w:rFonts w:ascii="Linux Libertine" w:hAnsi="Linux Libertine" w:cs="Linux Libertine"/>
        </w:rPr>
        <w:t>.</w:t>
      </w:r>
      <w:r w:rsidR="00216640" w:rsidRPr="006653A8">
        <w:rPr>
          <w:rFonts w:ascii="Linux Libertine" w:hAnsi="Linux Libertine" w:cs="Linux Libertine"/>
        </w:rPr>
        <w:t xml:space="preserve"> </w:t>
      </w:r>
      <w:r w:rsidR="003C3F84" w:rsidRPr="006653A8">
        <w:rPr>
          <w:rFonts w:ascii="Linux Libertine" w:hAnsi="Linux Libertine" w:cs="Linux Libertine"/>
        </w:rPr>
        <w:t>Despite the potential value of the co-designed</w:t>
      </w:r>
      <w:r w:rsidR="00216640" w:rsidRPr="006653A8">
        <w:rPr>
          <w:rFonts w:ascii="Linux Libertine" w:hAnsi="Linux Libertine" w:cs="Linux Libertine"/>
        </w:rPr>
        <w:t xml:space="preserve"> Milk Matters </w:t>
      </w:r>
      <w:r w:rsidR="003C3F84" w:rsidRPr="006653A8">
        <w:rPr>
          <w:rFonts w:ascii="Linux Libertine" w:hAnsi="Linux Libertine" w:cs="Linux Libertine"/>
        </w:rPr>
        <w:t>application</w:t>
      </w:r>
      <w:r w:rsidR="00420172" w:rsidRPr="006653A8">
        <w:rPr>
          <w:rFonts w:ascii="Linux Libertine" w:hAnsi="Linux Libertine" w:cs="Linux Libertine"/>
        </w:rPr>
        <w:t xml:space="preserve"> and the effort already given to its development, no application has been able to be deployed since the 2016 deployment.</w:t>
      </w:r>
    </w:p>
    <w:p w14:paraId="14B8D670" w14:textId="01C8681E" w:rsidR="000A0883" w:rsidRPr="006653A8" w:rsidRDefault="000A0883" w:rsidP="00FC6EFD">
      <w:pPr>
        <w:pStyle w:val="Heading2"/>
      </w:pPr>
      <w:r w:rsidRPr="006653A8">
        <w:t>Breastmilk related mHealth applications</w:t>
      </w:r>
    </w:p>
    <w:p w14:paraId="12074A33" w14:textId="6D5A6D9A" w:rsidR="000A0883" w:rsidRPr="006653A8" w:rsidRDefault="000A0883" w:rsidP="000A0883">
      <w:pPr>
        <w:pStyle w:val="NormalWeb"/>
        <w:spacing w:before="0" w:beforeAutospacing="0" w:after="80" w:afterAutospacing="0"/>
        <w:jc w:val="both"/>
        <w:rPr>
          <w:rFonts w:ascii="Linux Libertine" w:hAnsi="Linux Libertine" w:cs="Linux Libertine"/>
          <w:sz w:val="18"/>
          <w:szCs w:val="20"/>
          <w:lang w:val="en-GB" w:eastAsia="en-US"/>
        </w:rPr>
      </w:pPr>
      <w:r w:rsidRPr="006653A8">
        <w:rPr>
          <w:rFonts w:ascii="Linux Libertine" w:hAnsi="Linux Libertine" w:cs="Linux Libertine"/>
          <w:sz w:val="18"/>
          <w:szCs w:val="20"/>
          <w:lang w:val="en-GB" w:eastAsia="en-US"/>
        </w:rPr>
        <w:t xml:space="preserve">The use of mobile phones to promote public health is known as mHealth and is encouraged by </w:t>
      </w:r>
      <w:r w:rsidR="00623B9C">
        <w:rPr>
          <w:rFonts w:ascii="Linux Libertine" w:hAnsi="Linux Libertine" w:cs="Linux Libertine"/>
          <w:sz w:val="18"/>
          <w:szCs w:val="20"/>
          <w:lang w:val="en-GB" w:eastAsia="en-US"/>
        </w:rPr>
        <w:t>the World Health Organization</w:t>
      </w:r>
      <w:r w:rsidRPr="006653A8">
        <w:rPr>
          <w:rFonts w:ascii="Linux Libertine" w:hAnsi="Linux Libertine" w:cs="Linux Libertine"/>
          <w:sz w:val="18"/>
          <w:szCs w:val="20"/>
          <w:lang w:val="en-GB" w:eastAsia="en-US"/>
        </w:rPr>
        <w:t xml:space="preserve"> </w:t>
      </w:r>
      <w:r w:rsidRPr="006653A8">
        <w:rPr>
          <w:rFonts w:ascii="Linux Libertine" w:hAnsi="Linux Libertine" w:cs="Linux Libertine"/>
          <w:sz w:val="18"/>
          <w:szCs w:val="20"/>
          <w:lang w:val="en-GB" w:eastAsia="en-US"/>
        </w:rPr>
        <w:fldChar w:fldCharType="begin"/>
      </w:r>
      <w:r w:rsidR="00402670">
        <w:rPr>
          <w:rFonts w:ascii="Linux Libertine" w:hAnsi="Linux Libertine" w:cs="Linux Libertine"/>
          <w:sz w:val="18"/>
          <w:szCs w:val="20"/>
          <w:lang w:val="en-GB" w:eastAsia="en-US"/>
        </w:rPr>
        <w:instrText xml:space="preserve"> ADDIN EN.CITE &lt;EndNote&gt;&lt;Cite&gt;&lt;Author&gt;Director-General&lt;/Author&gt;&lt;Year&gt;2018&lt;/Year&gt;&lt;RecNum&gt;35&lt;/RecNum&gt;&lt;DisplayText&gt;[5]&lt;/DisplayText&gt;&lt;record&gt;&lt;rec-number&gt;35&lt;/rec-number&gt;&lt;foreign-keys&gt;&lt;key app="EN" db-id="vftereva6vtvsfe9zz4x99pa9vzdrewpwf0s" timestamp="1660847553"&gt;35&lt;/key&gt;&lt;/foreign-keys&gt;&lt;ref-type name="Web Page"&gt;12&lt;/ref-type&gt;&lt;contributors&gt;&lt;authors&gt;&lt;author&gt;WHO Director-General&lt;/author&gt;&lt;/authors&gt;&lt;/contributors&gt;&lt;titles&gt;&lt;title&gt;mHealth: Use of appropriate digital technologies for public health&lt;/title&gt;&lt;/titles&gt;&lt;volume&gt;2022&lt;/volume&gt;&lt;number&gt;15 Aug&lt;/number&gt;&lt;dates&gt;&lt;year&gt;2018&lt;/year&gt;&lt;/dates&gt;&lt;pub-location&gt;Geneva&lt;/pub-location&gt;&lt;publisher&gt;WHO&lt;/publisher&gt;&lt;urls&gt;&lt;related-urls&gt;&lt;url&gt;https://apps.who.int/gb/ebwha/pdf_files/WHA71/A71_20-en.pdf&lt;/url&gt;&lt;/related-urls&gt;&lt;/urls&gt;&lt;/record&gt;&lt;/Cite&gt;&lt;/EndNote&gt;</w:instrText>
      </w:r>
      <w:r w:rsidRPr="006653A8">
        <w:rPr>
          <w:rFonts w:ascii="Linux Libertine" w:hAnsi="Linux Libertine" w:cs="Linux Libertine"/>
          <w:sz w:val="18"/>
          <w:szCs w:val="20"/>
          <w:lang w:val="en-GB" w:eastAsia="en-US"/>
        </w:rPr>
        <w:fldChar w:fldCharType="separate"/>
      </w:r>
      <w:r w:rsidR="00402670">
        <w:rPr>
          <w:rFonts w:ascii="Linux Libertine" w:hAnsi="Linux Libertine" w:cs="Linux Libertine"/>
          <w:noProof/>
          <w:sz w:val="18"/>
          <w:szCs w:val="20"/>
          <w:lang w:val="en-GB" w:eastAsia="en-US"/>
        </w:rPr>
        <w:t>[5]</w:t>
      </w:r>
      <w:r w:rsidRPr="006653A8">
        <w:rPr>
          <w:rFonts w:ascii="Linux Libertine" w:hAnsi="Linux Libertine" w:cs="Linux Libertine"/>
          <w:sz w:val="18"/>
          <w:szCs w:val="20"/>
          <w:lang w:val="en-GB" w:eastAsia="en-US"/>
        </w:rPr>
        <w:fldChar w:fldCharType="end"/>
      </w:r>
      <w:r w:rsidRPr="006653A8">
        <w:rPr>
          <w:rFonts w:ascii="Linux Libertine" w:hAnsi="Linux Libertine" w:cs="Linux Libertine"/>
          <w:sz w:val="18"/>
          <w:szCs w:val="20"/>
          <w:lang w:val="en-GB" w:eastAsia="en-US"/>
        </w:rPr>
        <w:t xml:space="preserve">. mHealth apps developed for breastfeeding mothers include the global app, </w:t>
      </w:r>
      <w:proofErr w:type="spellStart"/>
      <w:r w:rsidRPr="006653A8">
        <w:rPr>
          <w:rFonts w:ascii="Linux Libertine" w:hAnsi="Linux Libertine" w:cs="Linux Libertine"/>
          <w:sz w:val="18"/>
          <w:szCs w:val="20"/>
          <w:lang w:val="en-GB" w:eastAsia="en-US"/>
        </w:rPr>
        <w:t>LactApp</w:t>
      </w:r>
      <w:proofErr w:type="spellEnd"/>
      <w:r w:rsidRPr="006653A8">
        <w:rPr>
          <w:rFonts w:ascii="Linux Libertine" w:hAnsi="Linux Libertine" w:cs="Linux Libertine"/>
          <w:sz w:val="18"/>
          <w:szCs w:val="20"/>
          <w:lang w:val="en-GB" w:eastAsia="en-US"/>
        </w:rPr>
        <w:t xml:space="preserve"> [13], </w:t>
      </w:r>
      <w:proofErr w:type="spellStart"/>
      <w:r w:rsidRPr="006653A8">
        <w:rPr>
          <w:rFonts w:ascii="Linux Libertine" w:hAnsi="Linux Libertine" w:cs="Linux Libertine"/>
          <w:sz w:val="18"/>
          <w:szCs w:val="20"/>
          <w:lang w:val="en-GB" w:eastAsia="en-US"/>
        </w:rPr>
        <w:t>Milktrack</w:t>
      </w:r>
      <w:proofErr w:type="spellEnd"/>
      <w:r w:rsidRPr="006653A8">
        <w:rPr>
          <w:rFonts w:ascii="Linux Libertine" w:hAnsi="Linux Libertine" w:cs="Linux Libertine"/>
          <w:sz w:val="18"/>
          <w:szCs w:val="20"/>
          <w:lang w:val="en-GB" w:eastAsia="en-US"/>
        </w:rPr>
        <w:t xml:space="preserve"> [14] and </w:t>
      </w:r>
      <w:proofErr w:type="spellStart"/>
      <w:r w:rsidRPr="006653A8">
        <w:rPr>
          <w:rFonts w:ascii="Linux Libertine" w:hAnsi="Linux Libertine" w:cs="Linux Libertine"/>
          <w:sz w:val="18"/>
          <w:szCs w:val="20"/>
          <w:lang w:val="en-GB" w:eastAsia="en-US"/>
        </w:rPr>
        <w:t>Gmilk</w:t>
      </w:r>
      <w:proofErr w:type="spellEnd"/>
      <w:r w:rsidRPr="006653A8">
        <w:rPr>
          <w:rFonts w:ascii="Linux Libertine" w:hAnsi="Linux Libertine" w:cs="Linux Libertine"/>
          <w:sz w:val="18"/>
          <w:szCs w:val="20"/>
          <w:lang w:val="en-GB" w:eastAsia="en-US"/>
        </w:rPr>
        <w:t xml:space="preserve"> [15] developed in the Philippines and </w:t>
      </w:r>
      <w:proofErr w:type="spellStart"/>
      <w:r w:rsidRPr="006653A8">
        <w:rPr>
          <w:rFonts w:ascii="Linux Libertine" w:hAnsi="Linux Libertine" w:cs="Linux Libertine"/>
          <w:sz w:val="18"/>
          <w:szCs w:val="20"/>
          <w:lang w:val="en-GB" w:eastAsia="en-US"/>
        </w:rPr>
        <w:t>CuidarTech</w:t>
      </w:r>
      <w:proofErr w:type="spellEnd"/>
      <w:r w:rsidRPr="006653A8">
        <w:rPr>
          <w:rFonts w:ascii="Linux Libertine" w:hAnsi="Linux Libertine" w:cs="Linux Libertine"/>
          <w:sz w:val="18"/>
          <w:szCs w:val="20"/>
          <w:lang w:val="en-GB" w:eastAsia="en-US"/>
        </w:rPr>
        <w:t xml:space="preserve"> Doe </w:t>
      </w:r>
      <w:proofErr w:type="spellStart"/>
      <w:r w:rsidRPr="006653A8">
        <w:rPr>
          <w:rFonts w:ascii="Linux Libertine" w:hAnsi="Linux Libertine" w:cs="Linux Libertine"/>
          <w:sz w:val="18"/>
          <w:szCs w:val="20"/>
          <w:lang w:val="en-GB" w:eastAsia="en-US"/>
        </w:rPr>
        <w:t>Leite</w:t>
      </w:r>
      <w:proofErr w:type="spellEnd"/>
      <w:r w:rsidRPr="006653A8">
        <w:rPr>
          <w:rFonts w:ascii="Linux Libertine" w:hAnsi="Linux Libertine" w:cs="Linux Libertine"/>
          <w:sz w:val="18"/>
          <w:szCs w:val="20"/>
          <w:lang w:val="en-GB" w:eastAsia="en-US"/>
        </w:rPr>
        <w:t xml:space="preserve"> [11] in Brazil. </w:t>
      </w:r>
    </w:p>
    <w:p w14:paraId="14CB93DF" w14:textId="02C7CF41" w:rsidR="000A0883" w:rsidRDefault="000A0883" w:rsidP="009B7097">
      <w:pPr>
        <w:pStyle w:val="NormalWeb"/>
        <w:spacing w:before="0" w:beforeAutospacing="0" w:after="80" w:afterAutospacing="0"/>
        <w:jc w:val="both"/>
        <w:rPr>
          <w:rFonts w:ascii="Linux Libertine" w:hAnsi="Linux Libertine" w:cs="Linux Libertine"/>
          <w:sz w:val="18"/>
          <w:szCs w:val="20"/>
          <w:lang w:val="en-GB" w:eastAsia="en-US"/>
        </w:rPr>
      </w:pPr>
      <w:r w:rsidRPr="006653A8">
        <w:rPr>
          <w:rFonts w:ascii="Linux Libertine" w:hAnsi="Linux Libertine" w:cs="Linux Libertine"/>
          <w:sz w:val="18"/>
          <w:szCs w:val="20"/>
          <w:lang w:val="en-GB" w:eastAsia="en-US"/>
        </w:rPr>
        <w:t xml:space="preserve">Of the breastmilk donation apps discussed, the educational component of </w:t>
      </w:r>
      <w:proofErr w:type="spellStart"/>
      <w:r w:rsidRPr="006653A8">
        <w:rPr>
          <w:rFonts w:ascii="Linux Libertine" w:hAnsi="Linux Libertine" w:cs="Linux Libertine"/>
          <w:sz w:val="18"/>
          <w:szCs w:val="20"/>
          <w:lang w:val="en-GB" w:eastAsia="en-US"/>
        </w:rPr>
        <w:t>CuidarTech</w:t>
      </w:r>
      <w:proofErr w:type="spellEnd"/>
      <w:r w:rsidRPr="006653A8">
        <w:rPr>
          <w:rFonts w:ascii="Linux Libertine" w:hAnsi="Linux Libertine" w:cs="Linux Libertine"/>
          <w:sz w:val="18"/>
          <w:szCs w:val="20"/>
          <w:lang w:val="en-GB" w:eastAsia="en-US"/>
        </w:rPr>
        <w:t xml:space="preserve"> Doe </w:t>
      </w:r>
      <w:proofErr w:type="spellStart"/>
      <w:r w:rsidRPr="006653A8">
        <w:rPr>
          <w:rFonts w:ascii="Linux Libertine" w:hAnsi="Linux Libertine" w:cs="Linux Libertine"/>
          <w:sz w:val="18"/>
          <w:szCs w:val="20"/>
          <w:lang w:val="en-GB" w:eastAsia="en-US"/>
        </w:rPr>
        <w:t>Leite</w:t>
      </w:r>
      <w:proofErr w:type="spellEnd"/>
      <w:r w:rsidRPr="006653A8">
        <w:rPr>
          <w:rFonts w:ascii="Linux Libertine" w:hAnsi="Linux Libertine" w:cs="Linux Libertine"/>
          <w:sz w:val="18"/>
          <w:szCs w:val="20"/>
          <w:lang w:val="en-GB" w:eastAsia="en-US"/>
        </w:rPr>
        <w:t xml:space="preserve"> focuses solely on breastmilk donation, whereas </w:t>
      </w:r>
      <w:proofErr w:type="spellStart"/>
      <w:r w:rsidRPr="006653A8">
        <w:rPr>
          <w:rFonts w:ascii="Linux Libertine" w:hAnsi="Linux Libertine" w:cs="Linux Libertine"/>
          <w:sz w:val="18"/>
          <w:szCs w:val="20"/>
          <w:lang w:val="en-GB" w:eastAsia="en-US"/>
        </w:rPr>
        <w:t>Milktrack</w:t>
      </w:r>
      <w:proofErr w:type="spellEnd"/>
      <w:r w:rsidRPr="006653A8">
        <w:rPr>
          <w:rFonts w:ascii="Linux Libertine" w:hAnsi="Linux Libertine" w:cs="Linux Libertine"/>
          <w:sz w:val="18"/>
          <w:szCs w:val="20"/>
          <w:lang w:val="en-GB" w:eastAsia="en-US"/>
        </w:rPr>
        <w:t xml:space="preserve">, </w:t>
      </w:r>
      <w:proofErr w:type="spellStart"/>
      <w:r w:rsidRPr="006653A8">
        <w:rPr>
          <w:rFonts w:ascii="Linux Libertine" w:hAnsi="Linux Libertine" w:cs="Linux Libertine"/>
          <w:sz w:val="18"/>
          <w:szCs w:val="20"/>
          <w:lang w:val="en-GB" w:eastAsia="en-US"/>
        </w:rPr>
        <w:t>Gmilk</w:t>
      </w:r>
      <w:proofErr w:type="spellEnd"/>
      <w:r w:rsidRPr="006653A8">
        <w:rPr>
          <w:rFonts w:ascii="Linux Libertine" w:hAnsi="Linux Libertine" w:cs="Linux Libertine"/>
          <w:sz w:val="18"/>
          <w:szCs w:val="20"/>
          <w:lang w:val="en-GB" w:eastAsia="en-US"/>
        </w:rPr>
        <w:t xml:space="preserve"> and the Milk Matters app </w:t>
      </w:r>
      <w:r w:rsidR="00B17BE5">
        <w:rPr>
          <w:rFonts w:ascii="Linux Libertine" w:hAnsi="Linux Libertine" w:cs="Linux Libertine"/>
          <w:sz w:val="18"/>
          <w:szCs w:val="20"/>
          <w:lang w:val="en-GB" w:eastAsia="en-US"/>
        </w:rPr>
        <w:t>focuses</w:t>
      </w:r>
      <w:r w:rsidRPr="006653A8">
        <w:rPr>
          <w:rFonts w:ascii="Linux Libertine" w:hAnsi="Linux Libertine" w:cs="Linux Libertine"/>
          <w:sz w:val="18"/>
          <w:szCs w:val="20"/>
          <w:lang w:val="en-GB" w:eastAsia="en-US"/>
        </w:rPr>
        <w:t xml:space="preserve"> on both breastfeeding and breastmilk donation.</w:t>
      </w:r>
      <w:r w:rsidR="009B7097" w:rsidRPr="006653A8">
        <w:rPr>
          <w:rFonts w:ascii="Linux Libertine" w:hAnsi="Linux Libertine" w:cs="Linux Libertine"/>
          <w:sz w:val="18"/>
          <w:szCs w:val="20"/>
          <w:lang w:val="en-GB" w:eastAsia="en-US"/>
        </w:rPr>
        <w:t xml:space="preserve"> Literature available on these apps covers initial design and usability</w:t>
      </w:r>
      <w:r w:rsidR="00D068BC" w:rsidRPr="006653A8">
        <w:rPr>
          <w:rFonts w:ascii="Linux Libertine" w:hAnsi="Linux Libertine" w:cs="Linux Libertine"/>
          <w:sz w:val="18"/>
          <w:szCs w:val="20"/>
          <w:lang w:val="en-GB" w:eastAsia="en-US"/>
        </w:rPr>
        <w:t xml:space="preserve"> studies</w:t>
      </w:r>
      <w:r w:rsidR="009B7097" w:rsidRPr="006653A8">
        <w:rPr>
          <w:rFonts w:ascii="Linux Libertine" w:hAnsi="Linux Libertine" w:cs="Linux Libertine"/>
          <w:sz w:val="18"/>
          <w:szCs w:val="20"/>
          <w:lang w:val="en-GB" w:eastAsia="en-US"/>
        </w:rPr>
        <w:t>, but no deployment or usage data.</w:t>
      </w:r>
    </w:p>
    <w:p w14:paraId="51C31236" w14:textId="11FCB77D" w:rsidR="00905DC3" w:rsidRPr="006653A8" w:rsidRDefault="000A0883" w:rsidP="000A0883">
      <w:pPr>
        <w:rPr>
          <w:rFonts w:ascii="Linux Libertine" w:hAnsi="Linux Libertine" w:cs="Linux Libertine"/>
        </w:rPr>
      </w:pPr>
      <w:r w:rsidRPr="006653A8">
        <w:rPr>
          <w:rFonts w:ascii="Linux Libertine" w:hAnsi="Linux Libertine" w:cs="Linux Libertine"/>
        </w:rPr>
        <w:t>Although research shows that mHealth apps</w:t>
      </w:r>
      <w:r w:rsidR="005764EC" w:rsidRPr="006653A8">
        <w:rPr>
          <w:rFonts w:ascii="Linux Libertine" w:hAnsi="Linux Libertine" w:cs="Linux Libertine"/>
        </w:rPr>
        <w:t xml:space="preserve"> </w:t>
      </w:r>
      <w:r w:rsidRPr="006653A8">
        <w:rPr>
          <w:rFonts w:ascii="Linux Libertine" w:hAnsi="Linux Libertine" w:cs="Linux Libertine"/>
        </w:rPr>
        <w:t xml:space="preserve">have the potential to positively influence users’ behaviour and are well accepted by </w:t>
      </w:r>
      <w:r w:rsidRPr="006653A8">
        <w:rPr>
          <w:rFonts w:ascii="Linux Libertine" w:hAnsi="Linux Libertine" w:cs="Linux Libertine"/>
        </w:rPr>
        <w:lastRenderedPageBreak/>
        <w:t xml:space="preserve">users in pilot studies and usability studies, </w:t>
      </w:r>
      <w:r w:rsidR="00194445" w:rsidRPr="006653A8">
        <w:rPr>
          <w:rFonts w:ascii="Linux Libertine" w:hAnsi="Linux Libertine" w:cs="Linux Libertine"/>
        </w:rPr>
        <w:t>limited</w:t>
      </w:r>
      <w:r w:rsidRPr="006653A8">
        <w:rPr>
          <w:rFonts w:ascii="Linux Libertine" w:hAnsi="Linux Libertine" w:cs="Linux Libertine"/>
        </w:rPr>
        <w:t xml:space="preserve"> evidence </w:t>
      </w:r>
      <w:r w:rsidR="00150AD4">
        <w:rPr>
          <w:rFonts w:ascii="Linux Libertine" w:hAnsi="Linux Libertine" w:cs="Linux Libertine"/>
        </w:rPr>
        <w:t xml:space="preserve">shows </w:t>
      </w:r>
      <w:r w:rsidRPr="006653A8">
        <w:rPr>
          <w:rFonts w:ascii="Linux Libertine" w:hAnsi="Linux Libertine" w:cs="Linux Libertine"/>
        </w:rPr>
        <w:t xml:space="preserve">that most mHealth app users either do not use the app frequently or stop using it after a limited time period due to loss of interest, hidden costs, a manual data collection burden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Yuan&lt;/Author&gt;&lt;Year&gt;2015&lt;/Year&gt;&lt;RecNum&gt;30&lt;/RecNum&gt;&lt;DisplayText&gt;[6, 7]&lt;/DisplayText&gt;&lt;record&gt;&lt;rec-number&gt;30&lt;/rec-number&gt;&lt;foreign-keys&gt;&lt;key app="EN" db-id="vftereva6vtvsfe9zz4x99pa9vzdrewpwf0s" timestamp="1660847553"&gt;30&lt;/key&gt;&lt;/foreign-keys&gt;&lt;ref-type name="Journal Article"&gt;17&lt;/ref-type&gt;&lt;contributors&gt;&lt;authors&gt;&lt;author&gt;Yuan, Shupei&lt;/author&gt;&lt;author&gt;Ma, Wenjuan&lt;/author&gt;&lt;author&gt;Kanthawala, Shaheen&lt;/author&gt;&lt;author&gt;Peng, Wei&lt;/author&gt;&lt;/authors&gt;&lt;/contributors&gt;&lt;titles&gt;&lt;title&gt;Keep using my health apps: Discover users&amp;apos; perception of health and fitness apps with the UTAUT2 model&lt;/title&gt;&lt;secondary-title&gt;Telemed e-Health&lt;/secondary-title&gt;&lt;/titles&gt;&lt;periodical&gt;&lt;full-title&gt;Telemed e-Health&lt;/full-title&gt;&lt;/periodical&gt;&lt;pages&gt;735-741&lt;/pages&gt;&lt;volume&gt;21&lt;/volume&gt;&lt;number&gt;9&lt;/number&gt;&lt;dates&gt;&lt;year&gt;2015&lt;/year&gt;&lt;pub-dates&gt;&lt;date&gt;Aug&lt;/date&gt;&lt;/pub-dates&gt;&lt;/dates&gt;&lt;isbn&gt;1530-5627&lt;/isbn&gt;&lt;urls&gt;&lt;/urls&gt;&lt;electronic-resource-num&gt;https://www.doi.org/10.1089/tmj.2014.0148&lt;/electronic-resource-num&gt;&lt;/record&gt;&lt;/Cite&gt;&lt;Cite&gt;&lt;Author&gt;Krebs&lt;/Author&gt;&lt;Year&gt;2015&lt;/Year&gt;&lt;RecNum&gt;21&lt;/RecNum&gt;&lt;record&gt;&lt;rec-number&gt;21&lt;/rec-number&gt;&lt;foreign-keys&gt;&lt;key app="EN" db-id="vftereva6vtvsfe9zz4x99pa9vzdrewpwf0s" timestamp="1660847553"&gt;21&lt;/key&gt;&lt;/foreign-keys&gt;&lt;ref-type name="Journal Article"&gt;17&lt;/ref-type&gt;&lt;contributors&gt;&lt;authors&gt;&lt;author&gt;Paul Krebs&lt;/author&gt;&lt;author&gt;Dustin Duncan&lt;/author&gt;&lt;/authors&gt;&lt;/contributors&gt;&lt;titles&gt;&lt;title&gt;Health App Use Among US Mobile Phone Owners: A National Survey&lt;/title&gt;&lt;secondary-title&gt;JMIR Mhealth Uhealth&lt;/secondary-title&gt;&lt;/titles&gt;&lt;periodical&gt;&lt;full-title&gt;JMIR Mhealth Uhealth&lt;/full-title&gt;&lt;/periodical&gt;&lt;volume&gt;3&lt;/volume&gt;&lt;number&gt;4&lt;/number&gt;&lt;dates&gt;&lt;year&gt;2015&lt;/year&gt;&lt;pub-dates&gt;&lt;date&gt;Nov&lt;/date&gt;&lt;/pub-dates&gt;&lt;/dates&gt;&lt;urls&gt;&lt;/urls&gt;&lt;electronic-resource-num&gt;https://doi.org/10.2196/mhealth.4924&lt;/electronic-resource-num&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6, 7]</w:t>
      </w:r>
      <w:r w:rsidRPr="006653A8">
        <w:rPr>
          <w:rFonts w:ascii="Linux Libertine" w:hAnsi="Linux Libertine" w:cs="Linux Libertine"/>
        </w:rPr>
        <w:fldChar w:fldCharType="end"/>
      </w:r>
      <w:r w:rsidRPr="006653A8">
        <w:rPr>
          <w:rFonts w:ascii="Linux Libertine" w:hAnsi="Linux Libertine" w:cs="Linux Libertine"/>
        </w:rPr>
        <w:t xml:space="preserve"> and unmet expectations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dela Cruz&lt;/Author&gt;&lt;Year&gt;2017&lt;/Year&gt;&lt;RecNum&gt;3&lt;/RecNum&gt;&lt;DisplayText&gt;[8]&lt;/DisplayText&gt;&lt;record&gt;&lt;rec-number&gt;3&lt;/rec-number&gt;&lt;foreign-keys&gt;&lt;key app="EN" db-id="vftereva6vtvsfe9zz4x99pa9vzdrewpwf0s" timestamp="1660847553"&gt;3&lt;/key&gt;&lt;/foreign-keys&gt;&lt;ref-type name="Conference Paper"&gt;47&lt;/ref-type&gt;&lt;contributors&gt;&lt;authors&gt;&lt;author&gt;dela Cruz, Dennis R&lt;/author&gt;&lt;author&gt;Mendoza, Dion Michael M&lt;/author&gt;&lt;/authors&gt;&lt;/contributors&gt;&lt;titles&gt;&lt;title&gt;Milktrack: Design and development of mobile application and logistics system in empowering breastfeeding practice in the Philippines&lt;/title&gt;&lt;secondary-title&gt;TENCON 2017-2017 IEEE Region 10 Conference&lt;/secondary-title&gt;&lt;/titles&gt;&lt;pages&gt;2242-2246&lt;/pages&gt;&lt;dates&gt;&lt;year&gt;2017&lt;/year&gt;&lt;pub-dates&gt;&lt;date&gt;5-8 Nov&lt;/date&gt;&lt;/pub-dates&gt;&lt;/dates&gt;&lt;pub-location&gt;Penang, Malaysia&lt;/pub-location&gt;&lt;publisher&gt;IEEE&lt;/publisher&gt;&lt;isbn&gt;150901134X&lt;/isbn&gt;&lt;urls&gt;&lt;related-urls&gt;&lt;url&gt;https://ieeexplore-ieee-org.ezproxy.uct.ac.za/document/8228234&lt;/url&gt;&lt;/related-urls&gt;&lt;/urls&gt;&lt;custom1&gt;NY, USA&lt;/custom1&gt;&lt;electronic-resource-num&gt;https://doi.org/10.1109/TENCON.2017.8228234&lt;/electronic-resource-num&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8]</w:t>
      </w:r>
      <w:r w:rsidRPr="006653A8">
        <w:rPr>
          <w:rFonts w:ascii="Linux Libertine" w:hAnsi="Linux Libertine" w:cs="Linux Libertine"/>
        </w:rPr>
        <w:fldChar w:fldCharType="end"/>
      </w:r>
      <w:r w:rsidRPr="006653A8">
        <w:rPr>
          <w:rFonts w:ascii="Linux Libertine" w:hAnsi="Linux Libertine" w:cs="Linux Libertine"/>
        </w:rPr>
        <w:t xml:space="preserve">. Many mHealth applications are found to have poor quality content and rely on a high level of user literacy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Schindler-Ruwisch&lt;/Author&gt;&lt;Year&gt;2018&lt;/Year&gt;&lt;RecNum&gt;27&lt;/RecNum&gt;&lt;DisplayText&gt;[9]&lt;/DisplayText&gt;&lt;record&gt;&lt;rec-number&gt;27&lt;/rec-number&gt;&lt;foreign-keys&gt;&lt;key app="EN" db-id="vftereva6vtvsfe9zz4x99pa9vzdrewpwf0s" timestamp="1660847553"&gt;27&lt;/key&gt;&lt;/foreign-keys&gt;&lt;ref-type name="Journal Article"&gt;17&lt;/ref-type&gt;&lt;contributors&gt;&lt;authors&gt;&lt;author&gt;Schindler-Ruwisch, Jennifer M&lt;/author&gt;&lt;author&gt;Roess, Amira&lt;/author&gt;&lt;author&gt;Robert, Rebecca C&lt;/author&gt;&lt;author&gt;Napolitano, Melissa A&lt;/author&gt;&lt;author&gt;Chiang, Shawn&lt;/author&gt;&lt;/authors&gt;&lt;/contributors&gt;&lt;titles&gt;&lt;title&gt;Social support for breastfeeding in the era of mHealth: a content analysis&lt;/title&gt;&lt;secondary-title&gt;J Hum Lact&lt;/secondary-title&gt;&lt;/titles&gt;&lt;periodical&gt;&lt;full-title&gt;J Hum Lact&lt;/full-title&gt;&lt;/periodical&gt;&lt;pages&gt;543-555&lt;/pages&gt;&lt;volume&gt;34&lt;/volume&gt;&lt;number&gt;3&lt;/number&gt;&lt;dates&gt;&lt;year&gt;2018&lt;/year&gt;&lt;/dates&gt;&lt;isbn&gt;0890-3344&lt;/isbn&gt;&lt;urls&gt;&lt;related-urls&gt;&lt;url&gt;https://www.researchgate.net/profile/Shawn-Chiang/publication/325306039_Social_Support_for_Breastfeeding_in_the_Era_of_mHealth_A_Content_Analysis/links/5bdb121d92851c6b279ec666/Social-Support-for-Breastfeeding-in-the-Era-of-mHealth-A-Content-Analysis.pdf&lt;/url&gt;&lt;/related-urls&gt;&lt;/urls&gt;&lt;electronic-resource-num&gt;https://doi.org/10.1177/0890334418773302&lt;/electronic-resource-num&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9]</w:t>
      </w:r>
      <w:r w:rsidRPr="006653A8">
        <w:rPr>
          <w:rFonts w:ascii="Linux Libertine" w:hAnsi="Linux Libertine" w:cs="Linux Libertine"/>
        </w:rPr>
        <w:fldChar w:fldCharType="end"/>
      </w:r>
      <w:r w:rsidRPr="006653A8">
        <w:rPr>
          <w:rFonts w:ascii="Linux Libertine" w:hAnsi="Linux Libertine" w:cs="Linux Libertine"/>
        </w:rPr>
        <w:t xml:space="preserve">. Larger clinical trials are needed to evaluate their impact on health outcomes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Meedya&lt;/Author&gt;&lt;Year&gt;2021&lt;/Year&gt;&lt;RecNum&gt;22&lt;/RecNum&gt;&lt;DisplayText&gt;[10]&lt;/DisplayText&gt;&lt;record&gt;&lt;rec-number&gt;22&lt;/rec-number&gt;&lt;foreign-keys&gt;&lt;key app="EN" db-id="vftereva6vtvsfe9zz4x99pa9vzdrewpwf0s" timestamp="1660847553"&gt;22&lt;/key&gt;&lt;/foreign-keys&gt;&lt;ref-type name="Journal Article"&gt;17&lt;/ref-type&gt;&lt;contributors&gt;&lt;authors&gt;&lt;author&gt;Meedya, Shahla&lt;/author&gt;&lt;author&gt;Win, Khin&lt;/author&gt;&lt;author&gt;Yeatman, Heather&lt;/author&gt;&lt;author&gt;Fahy, Kathleen&lt;/author&gt;&lt;author&gt;Walton, Karen&lt;/author&gt;&lt;author&gt;Burgess, Lois&lt;/author&gt;&lt;author&gt;McGregor, Deborah&lt;/author&gt;&lt;author&gt;Shojaei, ParisaSadat&lt;/author&gt;&lt;author&gt;Wheatley, Eden&lt;/author&gt;&lt;author&gt;Halcomb, Elizabeth&lt;/author&gt;&lt;/authors&gt;&lt;/contributors&gt;&lt;titles&gt;&lt;title&gt;Developing and testing a mobile application for breastfeeding support: the Milky Way application&lt;/title&gt;&lt;secondary-title&gt;Women Birth&lt;/secondary-title&gt;&lt;/titles&gt;&lt;periodical&gt;&lt;full-title&gt;Women Birth&lt;/full-title&gt;&lt;/periodical&gt;&lt;pages&gt;e196-e203&lt;/pages&gt;&lt;volume&gt;34&lt;/volume&gt;&lt;number&gt;2&lt;/number&gt;&lt;dates&gt;&lt;year&gt;2021&lt;/year&gt;&lt;/dates&gt;&lt;isbn&gt;1871-5192&lt;/isbn&gt;&lt;urls&gt;&lt;related-urls&gt;&lt;url&gt;https://www-sciencedirect-com.ezproxy.uct.ac.za/science/article/pii/S1871519219308996&lt;/url&gt;&lt;/related-urls&gt;&lt;/urls&gt;&lt;electronic-resource-num&gt;https://doi.org/10.1016/j.wombi.2020.02.006&lt;/electronic-resource-num&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10]</w:t>
      </w:r>
      <w:r w:rsidRPr="006653A8">
        <w:rPr>
          <w:rFonts w:ascii="Linux Libertine" w:hAnsi="Linux Libertine" w:cs="Linux Libertine"/>
        </w:rPr>
        <w:fldChar w:fldCharType="end"/>
      </w:r>
      <w:r w:rsidRPr="006653A8">
        <w:rPr>
          <w:rFonts w:ascii="Linux Libertine" w:hAnsi="Linux Libertine" w:cs="Linux Libertine"/>
        </w:rPr>
        <w:t xml:space="preserve">. Further research also needs to be conducted into the longevity of such mHealth applications and how to </w:t>
      </w:r>
      <w:r w:rsidR="00AA6588" w:rsidRPr="006653A8">
        <w:rPr>
          <w:rFonts w:ascii="Linux Libertine" w:hAnsi="Linux Libertine" w:cs="Linux Libertine"/>
        </w:rPr>
        <w:t>use post</w:t>
      </w:r>
      <w:r w:rsidR="00A12AA3">
        <w:rPr>
          <w:rFonts w:ascii="Linux Libertine" w:hAnsi="Linux Libertine" w:cs="Linux Libertine"/>
        </w:rPr>
        <w:t>-</w:t>
      </w:r>
      <w:r w:rsidR="00AA6588" w:rsidRPr="006653A8">
        <w:rPr>
          <w:rFonts w:ascii="Linux Libertine" w:hAnsi="Linux Libertine" w:cs="Linux Libertine"/>
        </w:rPr>
        <w:t xml:space="preserve">deployment evaluation to </w:t>
      </w:r>
      <w:r w:rsidRPr="006653A8">
        <w:rPr>
          <w:rFonts w:ascii="Linux Libertine" w:hAnsi="Linux Libertine" w:cs="Linux Libertine"/>
        </w:rPr>
        <w:t>ensure that they foster effective long term user engagement</w:t>
      </w:r>
      <w:r w:rsidR="00AA6588" w:rsidRPr="006653A8">
        <w:rPr>
          <w:rFonts w:ascii="Linux Libertine" w:hAnsi="Linux Libertine" w:cs="Linux Libertine"/>
        </w:rPr>
        <w:t xml:space="preserve"> that</w:t>
      </w:r>
      <w:r w:rsidRPr="006653A8">
        <w:rPr>
          <w:rFonts w:ascii="Linux Libertine" w:hAnsi="Linux Libertine" w:cs="Linux Libertine"/>
        </w:rPr>
        <w:t xml:space="preserve"> lea</w:t>
      </w:r>
      <w:r w:rsidR="00AA6588" w:rsidRPr="006653A8">
        <w:rPr>
          <w:rFonts w:ascii="Linux Libertine" w:hAnsi="Linux Libertine" w:cs="Linux Libertine"/>
        </w:rPr>
        <w:t>ds</w:t>
      </w:r>
      <w:r w:rsidRPr="006653A8">
        <w:rPr>
          <w:rFonts w:ascii="Linux Libertine" w:hAnsi="Linux Libertine" w:cs="Linux Libertine"/>
        </w:rPr>
        <w:t xml:space="preserve"> to behaviour change.</w:t>
      </w:r>
    </w:p>
    <w:p w14:paraId="28CB1AAB" w14:textId="4330476A" w:rsidR="001B4B03" w:rsidRPr="006653A8" w:rsidRDefault="001B4B03" w:rsidP="00FC6EFD">
      <w:pPr>
        <w:pStyle w:val="Heading2"/>
      </w:pPr>
      <w:r w:rsidRPr="006653A8">
        <w:t>University</w:t>
      </w:r>
      <w:r w:rsidR="00C84180">
        <w:t>-</w:t>
      </w:r>
      <w:r w:rsidRPr="006653A8">
        <w:t>led development</w:t>
      </w:r>
    </w:p>
    <w:p w14:paraId="11A363C6" w14:textId="00C072FD" w:rsidR="000A0883" w:rsidRPr="006653A8" w:rsidRDefault="001B4B03" w:rsidP="001B4B03">
      <w:pPr>
        <w:rPr>
          <w:rFonts w:ascii="Linux Libertine" w:hAnsi="Linux Libertine" w:cs="Linux Libertine"/>
        </w:rPr>
      </w:pPr>
      <w:r w:rsidRPr="006653A8">
        <w:rPr>
          <w:rFonts w:ascii="Linux Libertine" w:hAnsi="Linux Libertine" w:cs="Linux Libertine"/>
        </w:rPr>
        <w:t xml:space="preserve">Challenges to sustainability are presented when development of these applications is initiated by university researchers partnering with small NGOs. Co-design methods require significant time investment from NGO project partners, such as Milk Matters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Dourish&lt;/Author&gt;&lt;Year&gt;2020&lt;/Year&gt;&lt;RecNum&gt;44&lt;/RecNum&gt;&lt;DisplayText&gt;[11]&lt;/DisplayText&gt;&lt;record&gt;&lt;rec-number&gt;44&lt;/rec-number&gt;&lt;foreign-keys&gt;&lt;key app="EN" db-id="vftereva6vtvsfe9zz4x99pa9vzdrewpwf0s" timestamp="1675798334"&gt;44&lt;/key&gt;&lt;/foreign-keys&gt;&lt;ref-type name="Conference Paper"&gt;47&lt;/ref-type&gt;&lt;contributors&gt;&lt;authors&gt;&lt;author&gt;Dourish, Paul&lt;/author&gt;&lt;author&gt;Lawrence, Christopher&lt;/author&gt;&lt;author&gt;Leong, Tuck Wah&lt;/author&gt;&lt;author&gt;Wadley, Greg&lt;/author&gt;&lt;/authors&gt;&lt;/contributors&gt;&lt;titles&gt;&lt;title&gt;On being iterated: The affective demands of design participation&lt;/title&gt;&lt;secondary-title&gt;2020 CHI Conference on Human Factors in Computing Systems (CHI ’20)&lt;/secondary-title&gt;&lt;/titles&gt;&lt;pages&gt;1-11&lt;/pages&gt;&lt;dates&gt;&lt;year&gt;2020&lt;/year&gt;&lt;/dates&gt;&lt;pub-location&gt;Honolulu, USA&lt;/pub-location&gt;&lt;publisher&gt;ACM&lt;/publisher&gt;&lt;urls&gt;&lt;related-urls&gt;&lt;url&gt;https://doi.org/10.1145/3313831.3376545&lt;/url&gt;&lt;/related-urls&gt;&lt;/urls&gt;&lt;custom1&gt;New York, NY, USA&lt;/custom1&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11]</w:t>
      </w:r>
      <w:r w:rsidRPr="006653A8">
        <w:rPr>
          <w:rFonts w:ascii="Linux Libertine" w:hAnsi="Linux Libertine" w:cs="Linux Libertine"/>
        </w:rPr>
        <w:fldChar w:fldCharType="end"/>
      </w:r>
      <w:r w:rsidRPr="006653A8">
        <w:rPr>
          <w:rFonts w:ascii="Linux Libertine" w:hAnsi="Linux Libertine" w:cs="Linux Libertine"/>
        </w:rPr>
        <w:t>, who often have limited resources available. The project time frame and funding set by the university or research facility are</w:t>
      </w:r>
      <w:r w:rsidR="00B66DF4">
        <w:rPr>
          <w:rFonts w:ascii="Linux Libertine" w:hAnsi="Linux Libertine" w:cs="Linux Libertine"/>
        </w:rPr>
        <w:t xml:space="preserve"> also</w:t>
      </w:r>
      <w:r w:rsidRPr="006653A8">
        <w:rPr>
          <w:rFonts w:ascii="Linux Libertine" w:hAnsi="Linux Libertine" w:cs="Linux Libertine"/>
        </w:rPr>
        <w:t xml:space="preserve"> often limited </w:t>
      </w:r>
      <w:r w:rsidRPr="006653A8">
        <w:rPr>
          <w:rFonts w:ascii="Linux Libertine" w:hAnsi="Linux Libertine" w:cs="Linux Libertine"/>
        </w:rPr>
        <w:fldChar w:fldCharType="begin"/>
      </w:r>
      <w:r w:rsidR="002A1A5D">
        <w:rPr>
          <w:rFonts w:ascii="Linux Libertine" w:hAnsi="Linux Libertine" w:cs="Linux Libertine"/>
        </w:rPr>
        <w:instrText xml:space="preserve"> ADDIN EN.CITE &lt;EndNote&gt;&lt;Cite&gt;&lt;Author&gt;Best&lt;/Author&gt;&lt;Year&gt;2010&lt;/Year&gt;&lt;RecNum&gt;48&lt;/RecNum&gt;&lt;DisplayText&gt;[12]&lt;/DisplayText&gt;&lt;record&gt;&lt;rec-number&gt;48&lt;/rec-number&gt;&lt;foreign-keys&gt;&lt;key app="EN" db-id="vftereva6vtvsfe9zz4x99pa9vzdrewpwf0s" timestamp="1683141580"&gt;48&lt;/key&gt;&lt;/foreign-keys&gt;&lt;ref-type name="Journal Article"&gt;17&lt;/ref-type&gt;&lt;contributors&gt;&lt;authors&gt;&lt;author&gt;Best, Michael L&lt;/author&gt;&lt;/authors&gt;&lt;/contributors&gt;&lt;titles&gt;&lt;title&gt;Understanding our knowledge gaps: Or, do we have an ICT4D field? And do we want one?&lt;/title&gt;&lt;secondary-title&gt;Information Technology and International Development&lt;/secondary-title&gt;&lt;/titles&gt;&lt;periodical&gt;&lt;full-title&gt;Information Technology and International Development&lt;/full-title&gt;&lt;/periodical&gt;&lt;pages&gt;49-52&lt;/pages&gt;&lt;volume&gt;6(SE)&lt;/volume&gt;&lt;dates&gt;&lt;year&gt;2010&lt;/year&gt;&lt;/dates&gt;&lt;isbn&gt;1544-7529&lt;/isbn&gt;&lt;urls&gt;&lt;/urls&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12]</w:t>
      </w:r>
      <w:r w:rsidRPr="006653A8">
        <w:rPr>
          <w:rFonts w:ascii="Linux Libertine" w:hAnsi="Linux Libertine" w:cs="Linux Libertine"/>
        </w:rPr>
        <w:fldChar w:fldCharType="end"/>
      </w:r>
      <w:r w:rsidRPr="006653A8">
        <w:rPr>
          <w:rFonts w:ascii="Linux Libertine" w:hAnsi="Linux Libertine" w:cs="Linux Libertine"/>
        </w:rPr>
        <w:t xml:space="preserve">, with inadequate or no ongoing maintenance. Despite the input of the NGO, they may be left with no deployable outcome at the end of the university project timeline. While some ICT development projects are “failed” by choice </w:t>
      </w:r>
      <w:r w:rsidRPr="006653A8">
        <w:rPr>
          <w:rFonts w:ascii="Linux Libertine" w:hAnsi="Linux Libertine" w:cs="Linux Libertine"/>
        </w:rPr>
        <w:fldChar w:fldCharType="begin"/>
      </w:r>
      <w:r w:rsidR="006B0CA9">
        <w:rPr>
          <w:rFonts w:ascii="Linux Libertine" w:hAnsi="Linux Libertine" w:cs="Linux Libertine"/>
        </w:rPr>
        <w:instrText xml:space="preserve"> ADDIN EN.CITE &lt;EndNote&gt;&lt;Cite&gt;&lt;Author&gt;Densmore&lt;/Author&gt;&lt;Year&gt;2012&lt;/Year&gt;&lt;RecNum&gt;47&lt;/RecNum&gt;&lt;DisplayText&gt;[13]&lt;/DisplayText&gt;&lt;record&gt;&lt;rec-number&gt;47&lt;/rec-number&gt;&lt;foreign-keys&gt;&lt;key app="EN" db-id="vftereva6vtvsfe9zz4x99pa9vzdrewpwf0s" timestamp="1683141031"&gt;47&lt;/key&gt;&lt;/foreign-keys&gt;&lt;ref-type name="Conference Paper"&gt;47&lt;/ref-type&gt;&lt;contributors&gt;&lt;authors&gt;&lt;author&gt;Densmore, Melissa&lt;/author&gt;&lt;/authors&gt;&lt;/contributors&gt;&lt;titles&gt;&lt;title&gt;Claim mobile: When to fail a technology&lt;/title&gt;&lt;secondary-title&gt;SIGCHI conference on human factors in computing systems (CHI ’12)&lt;/secondary-title&gt;&lt;/titles&gt;&lt;pages&gt;1833-1842&lt;/pages&gt;&lt;dates&gt;&lt;year&gt;2012&lt;/year&gt;&lt;/dates&gt;&lt;pub-location&gt;Austin, Texas&lt;/pub-location&gt;&lt;publisher&gt;ACM&lt;/publisher&gt;&lt;urls&gt;&lt;/urls&gt;&lt;custom1&gt;New York, NY, USA&lt;/custom1&gt;&lt;electronic-resource-num&gt;https://doi.org/10.1145/2207676.2208319&lt;/electronic-resource-num&gt;&lt;/record&gt;&lt;/Cite&gt;&lt;/EndNote&gt;</w:instrText>
      </w:r>
      <w:r w:rsidRPr="006653A8">
        <w:rPr>
          <w:rFonts w:ascii="Linux Libertine" w:hAnsi="Linux Libertine" w:cs="Linux Libertine"/>
        </w:rPr>
        <w:fldChar w:fldCharType="separate"/>
      </w:r>
      <w:r w:rsidR="002A1A5D">
        <w:rPr>
          <w:rFonts w:ascii="Linux Libertine" w:hAnsi="Linux Libertine" w:cs="Linux Libertine"/>
          <w:noProof/>
        </w:rPr>
        <w:t>[13]</w:t>
      </w:r>
      <w:r w:rsidRPr="006653A8">
        <w:rPr>
          <w:rFonts w:ascii="Linux Libertine" w:hAnsi="Linux Libertine" w:cs="Linux Libertine"/>
        </w:rPr>
        <w:fldChar w:fldCharType="end"/>
      </w:r>
      <w:r w:rsidRPr="006653A8">
        <w:rPr>
          <w:rFonts w:ascii="Linux Libertine" w:hAnsi="Linux Libertine" w:cs="Linux Libertine"/>
        </w:rPr>
        <w:t>, others may fail to meet the</w:t>
      </w:r>
      <w:r w:rsidR="00B879C3" w:rsidRPr="006653A8">
        <w:rPr>
          <w:rFonts w:ascii="Linux Libertine" w:hAnsi="Linux Libertine" w:cs="Linux Libertine"/>
        </w:rPr>
        <w:t xml:space="preserve"> </w:t>
      </w:r>
      <w:r w:rsidRPr="006653A8">
        <w:rPr>
          <w:rFonts w:ascii="Linux Libertine" w:hAnsi="Linux Libertine" w:cs="Linux Libertine"/>
        </w:rPr>
        <w:t>goals</w:t>
      </w:r>
      <w:r w:rsidR="00B879C3" w:rsidRPr="006653A8">
        <w:rPr>
          <w:rFonts w:ascii="Linux Libertine" w:hAnsi="Linux Libertine" w:cs="Linux Libertine"/>
        </w:rPr>
        <w:t xml:space="preserve"> of the NGO</w:t>
      </w:r>
      <w:r w:rsidRPr="006653A8">
        <w:rPr>
          <w:rFonts w:ascii="Linux Libertine" w:hAnsi="Linux Libertine" w:cs="Linux Libertine"/>
        </w:rPr>
        <w:t xml:space="preserve"> simply due to </w:t>
      </w:r>
      <w:r w:rsidR="00472764" w:rsidRPr="006653A8">
        <w:rPr>
          <w:rFonts w:ascii="Linux Libertine" w:hAnsi="Linux Libertine" w:cs="Linux Libertine"/>
        </w:rPr>
        <w:t xml:space="preserve">timing or </w:t>
      </w:r>
      <w:r w:rsidRPr="006653A8">
        <w:rPr>
          <w:rFonts w:ascii="Linux Libertine" w:hAnsi="Linux Libertine" w:cs="Linux Libertine"/>
        </w:rPr>
        <w:t>logistical reasons.</w:t>
      </w:r>
    </w:p>
    <w:p w14:paraId="06E5D984" w14:textId="549807AC" w:rsidR="001D294D" w:rsidRDefault="002D7DF0" w:rsidP="00DC722E">
      <w:pPr>
        <w:pStyle w:val="Heading1"/>
      </w:pPr>
      <w:bookmarkStart w:id="13" w:name="OLE_LINK7"/>
      <w:r w:rsidRPr="006653A8">
        <w:t>MILK MATTERS MOBILE APP FEATURES</w:t>
      </w:r>
    </w:p>
    <w:p w14:paraId="66EF0772" w14:textId="2B3B4C49" w:rsidR="001D294D" w:rsidRDefault="00F41395" w:rsidP="00D60E2E">
      <w:pPr>
        <w:rPr>
          <w:rFonts w:ascii="Linux Libertine" w:hAnsi="Linux Libertine" w:cs="Linux Libertine"/>
        </w:rPr>
      </w:pPr>
      <w:r>
        <w:rPr>
          <w:rFonts w:ascii="Linux Libertine" w:hAnsi="Linux Libertine" w:cs="Linux Libertine"/>
        </w:rPr>
        <w:t xml:space="preserve">Once logged in, users can navigate to all screens from the home screen. </w:t>
      </w:r>
      <w:r w:rsidR="00A93792">
        <w:rPr>
          <w:rFonts w:ascii="Linux Libertine" w:hAnsi="Linux Libertine" w:cs="Linux Libertine"/>
        </w:rPr>
        <w:t xml:space="preserve">The home screen also displays a News and Events </w:t>
      </w:r>
      <w:r w:rsidR="00DB055E">
        <w:rPr>
          <w:rFonts w:ascii="Linux Libertine" w:hAnsi="Linux Libertine" w:cs="Linux Libertine"/>
        </w:rPr>
        <w:t xml:space="preserve">feed, updated by Milk Matters. </w:t>
      </w:r>
      <w:r>
        <w:rPr>
          <w:rFonts w:ascii="Linux Libertine" w:hAnsi="Linux Libertine" w:cs="Linux Libertine"/>
        </w:rPr>
        <w:t>A bottom navigation</w:t>
      </w:r>
      <w:r w:rsidR="00DB055E">
        <w:rPr>
          <w:rFonts w:ascii="Linux Libertine" w:hAnsi="Linux Libertine" w:cs="Linux Libertine"/>
        </w:rPr>
        <w:t xml:space="preserve"> bar</w:t>
      </w:r>
      <w:r>
        <w:rPr>
          <w:rFonts w:ascii="Linux Libertine" w:hAnsi="Linux Libertine" w:cs="Linux Libertine"/>
        </w:rPr>
        <w:t xml:space="preserve"> links to </w:t>
      </w:r>
      <w:r w:rsidR="00A72EC4">
        <w:rPr>
          <w:rFonts w:ascii="Linux Libertine" w:hAnsi="Linux Libertine" w:cs="Linux Libertine"/>
        </w:rPr>
        <w:t xml:space="preserve">Donation Tracking, Education and </w:t>
      </w:r>
      <w:r w:rsidR="0065430C">
        <w:rPr>
          <w:rFonts w:ascii="Linux Libertine" w:hAnsi="Linux Libertine" w:cs="Linux Libertine"/>
        </w:rPr>
        <w:t>Home</w:t>
      </w:r>
      <w:r w:rsidR="005A3D6F">
        <w:rPr>
          <w:rFonts w:ascii="Linux Libertine" w:hAnsi="Linux Libertine" w:cs="Linux Libertine"/>
        </w:rPr>
        <w:t xml:space="preserve">. </w:t>
      </w:r>
      <w:r w:rsidR="00F26850">
        <w:rPr>
          <w:rFonts w:ascii="Linux Libertine" w:hAnsi="Linux Libertine" w:cs="Linux Libertine"/>
        </w:rPr>
        <w:t>A l</w:t>
      </w:r>
      <w:r w:rsidR="003F35A5">
        <w:rPr>
          <w:rFonts w:ascii="Linux Libertine" w:hAnsi="Linux Libertine" w:cs="Linux Libertine"/>
        </w:rPr>
        <w:t xml:space="preserve">eft slide drawer </w:t>
      </w:r>
      <w:r w:rsidR="00BA3538">
        <w:rPr>
          <w:rFonts w:ascii="Linux Libertine" w:hAnsi="Linux Libertine" w:cs="Linux Libertine"/>
        </w:rPr>
        <w:t>provides links</w:t>
      </w:r>
      <w:r w:rsidR="003C63E6">
        <w:rPr>
          <w:rFonts w:ascii="Linux Libertine" w:hAnsi="Linux Libertine" w:cs="Linux Libertine"/>
        </w:rPr>
        <w:t xml:space="preserve"> to About Us, Become a Donor, Depot Locator</w:t>
      </w:r>
      <w:r w:rsidR="009B424E">
        <w:rPr>
          <w:rFonts w:ascii="Linux Libertine" w:hAnsi="Linux Libertine" w:cs="Linux Libertine"/>
        </w:rPr>
        <w:t>, Frequently Asked Questions (FAQs), Privacy Policy and Logout</w:t>
      </w:r>
      <w:r w:rsidR="00BA3538">
        <w:rPr>
          <w:rFonts w:ascii="Linux Libertine" w:hAnsi="Linux Libertine" w:cs="Linux Libertine"/>
        </w:rPr>
        <w:t xml:space="preserve"> screens</w:t>
      </w:r>
      <w:r w:rsidR="009B424E">
        <w:rPr>
          <w:rFonts w:ascii="Linux Libertine" w:hAnsi="Linux Libertine" w:cs="Linux Libertine"/>
        </w:rPr>
        <w:t>.</w:t>
      </w:r>
      <w:r w:rsidR="00A31849">
        <w:rPr>
          <w:rFonts w:ascii="Linux Libertine" w:hAnsi="Linux Libertine" w:cs="Linux Libertine"/>
        </w:rPr>
        <w:t xml:space="preserve"> The home screen also displays a widget at the top, </w:t>
      </w:r>
      <w:r w:rsidR="003B2926">
        <w:rPr>
          <w:rFonts w:ascii="Linux Libertine" w:hAnsi="Linux Libertine" w:cs="Linux Libertine"/>
        </w:rPr>
        <w:t xml:space="preserve">summarizing </w:t>
      </w:r>
      <w:r w:rsidR="0062217F">
        <w:rPr>
          <w:rFonts w:ascii="Linux Libertine" w:hAnsi="Linux Libertine" w:cs="Linux Libertine"/>
        </w:rPr>
        <w:t>total donations by the user. If they are not yet registered as a donor</w:t>
      </w:r>
      <w:r w:rsidR="00CF0AD4">
        <w:rPr>
          <w:rFonts w:ascii="Linux Libertine" w:hAnsi="Linux Libertine" w:cs="Linux Libertine"/>
        </w:rPr>
        <w:t xml:space="preserve"> it shows a link to become a donor.</w:t>
      </w:r>
    </w:p>
    <w:p w14:paraId="54469311" w14:textId="6D75D606" w:rsidR="00E8219E" w:rsidRDefault="00E8219E" w:rsidP="00E8219E">
      <w:pPr>
        <w:pStyle w:val="Heading3"/>
      </w:pPr>
      <w:r w:rsidRPr="00AF6DDA">
        <w:t>About Us</w:t>
      </w:r>
    </w:p>
    <w:p w14:paraId="4F379EF6" w14:textId="39F1D075" w:rsidR="00E8219E" w:rsidRPr="00E8219E" w:rsidRDefault="00CF0AD4" w:rsidP="00E8219E">
      <w:pPr>
        <w:rPr>
          <w:lang w:val="en-US"/>
        </w:rPr>
      </w:pPr>
      <w:r>
        <w:rPr>
          <w:lang w:val="en-US"/>
        </w:rPr>
        <w:t xml:space="preserve">The About Us screen </w:t>
      </w:r>
      <w:r w:rsidR="00B76990">
        <w:rPr>
          <w:lang w:val="en-US"/>
        </w:rPr>
        <w:t>introduces Milk Matters and the importance of their work. It also provides contact information and social media links.</w:t>
      </w:r>
    </w:p>
    <w:p w14:paraId="1EB4643E" w14:textId="4B619267" w:rsidR="00E40D71" w:rsidRPr="00AF6DDA" w:rsidRDefault="00533886" w:rsidP="00703CD2">
      <w:pPr>
        <w:pStyle w:val="Heading3"/>
      </w:pPr>
      <w:r>
        <w:t>Become a Donor</w:t>
      </w:r>
    </w:p>
    <w:p w14:paraId="23CA61D0" w14:textId="148B728E" w:rsidR="001C477B" w:rsidRPr="00AF6DDA" w:rsidRDefault="001768B5" w:rsidP="001C477B">
      <w:pPr>
        <w:rPr>
          <w:rFonts w:ascii="Linux Libertine" w:hAnsi="Linux Libertine" w:cs="Linux Libertine"/>
          <w:lang w:val="en-US"/>
        </w:rPr>
      </w:pPr>
      <w:r>
        <w:rPr>
          <w:rFonts w:ascii="Linux Libertine" w:hAnsi="Linux Libertine" w:cs="Linux Libertine"/>
          <w:lang w:val="en-US"/>
        </w:rPr>
        <w:t>All potential donors are required to complete a pre-screening questionnaire. This can be done</w:t>
      </w:r>
      <w:r w:rsidR="001C477B" w:rsidRPr="00AF6DDA">
        <w:rPr>
          <w:rFonts w:ascii="Linux Libertine" w:hAnsi="Linux Libertine" w:cs="Linux Libertine"/>
          <w:lang w:val="en-US"/>
        </w:rPr>
        <w:t xml:space="preserve"> within the app</w:t>
      </w:r>
      <w:r>
        <w:rPr>
          <w:rFonts w:ascii="Linux Libertine" w:hAnsi="Linux Libertine" w:cs="Linux Libertine"/>
          <w:lang w:val="en-US"/>
        </w:rPr>
        <w:t xml:space="preserve"> and a</w:t>
      </w:r>
      <w:r w:rsidR="001C477B" w:rsidRPr="00AF6DDA">
        <w:rPr>
          <w:rFonts w:ascii="Linux Libertine" w:hAnsi="Linux Libertine" w:cs="Linux Libertine"/>
          <w:lang w:val="en-US"/>
        </w:rPr>
        <w:t>nswers are emailed directly to Milk Matters.</w:t>
      </w:r>
    </w:p>
    <w:p w14:paraId="7131927B" w14:textId="77777777" w:rsidR="009F6CD0" w:rsidRPr="00AF6DDA" w:rsidRDefault="009F6CD0" w:rsidP="00703CD2">
      <w:pPr>
        <w:pStyle w:val="Heading3"/>
      </w:pPr>
      <w:r w:rsidRPr="00AF6DDA">
        <w:t>Depot Locator</w:t>
      </w:r>
    </w:p>
    <w:p w14:paraId="2920FA5D" w14:textId="30EBD934" w:rsidR="009F6CD0" w:rsidRPr="00AF6DDA" w:rsidRDefault="009F6CD0" w:rsidP="001C477B">
      <w:pPr>
        <w:rPr>
          <w:rFonts w:ascii="Linux Libertine" w:hAnsi="Linux Libertine" w:cs="Linux Libertine"/>
          <w:lang w:val="en-US"/>
        </w:rPr>
      </w:pPr>
      <w:r w:rsidRPr="00AF6DDA">
        <w:rPr>
          <w:rFonts w:ascii="Linux Libertine" w:hAnsi="Linux Libertine" w:cs="Linux Libertine"/>
          <w:lang w:val="en-US"/>
        </w:rPr>
        <w:t>Depot</w:t>
      </w:r>
      <w:r w:rsidR="001442CC">
        <w:rPr>
          <w:rFonts w:ascii="Linux Libertine" w:hAnsi="Linux Libertine" w:cs="Linux Libertine"/>
          <w:lang w:val="en-US"/>
        </w:rPr>
        <w:t>s</w:t>
      </w:r>
      <w:r w:rsidRPr="00AF6DDA">
        <w:rPr>
          <w:rFonts w:ascii="Linux Libertine" w:hAnsi="Linux Libertine" w:cs="Linux Libertine"/>
          <w:lang w:val="en-US"/>
        </w:rPr>
        <w:t xml:space="preserve"> </w:t>
      </w:r>
      <w:r w:rsidR="00A94C74">
        <w:rPr>
          <w:rFonts w:ascii="Linux Libertine" w:hAnsi="Linux Libertine" w:cs="Linux Libertine"/>
          <w:lang w:val="en-US"/>
        </w:rPr>
        <w:t>provide a convenient location for</w:t>
      </w:r>
      <w:r w:rsidRPr="00AF6DDA">
        <w:rPr>
          <w:rFonts w:ascii="Linux Libertine" w:hAnsi="Linux Libertine" w:cs="Linux Libertine"/>
          <w:lang w:val="en-US"/>
        </w:rPr>
        <w:t xml:space="preserve"> donors to drop</w:t>
      </w:r>
      <w:r w:rsidR="005B785C">
        <w:rPr>
          <w:rFonts w:ascii="Linux Libertine" w:hAnsi="Linux Libertine" w:cs="Linux Libertine"/>
          <w:lang w:val="en-US"/>
        </w:rPr>
        <w:t xml:space="preserve"> </w:t>
      </w:r>
      <w:r w:rsidRPr="00AF6DDA">
        <w:rPr>
          <w:rFonts w:ascii="Linux Libertine" w:hAnsi="Linux Libertine" w:cs="Linux Libertine"/>
          <w:lang w:val="en-US"/>
        </w:rPr>
        <w:t>off their breastmilk donation. Registered donors</w:t>
      </w:r>
      <w:r w:rsidR="006469FB">
        <w:rPr>
          <w:rFonts w:ascii="Linux Libertine" w:hAnsi="Linux Libertine" w:cs="Linux Libertine"/>
          <w:lang w:val="en-US"/>
        </w:rPr>
        <w:t>, logged in with their donor number,</w:t>
      </w:r>
      <w:r w:rsidRPr="00AF6DDA">
        <w:rPr>
          <w:rFonts w:ascii="Linux Libertine" w:hAnsi="Linux Libertine" w:cs="Linux Libertine"/>
          <w:lang w:val="en-US"/>
        </w:rPr>
        <w:t xml:space="preserve"> can access depot information in the form of either a list of depots or marked</w:t>
      </w:r>
      <w:r w:rsidR="00A75BE4">
        <w:rPr>
          <w:rFonts w:ascii="Linux Libertine" w:hAnsi="Linux Libertine" w:cs="Linux Libertine"/>
          <w:lang w:val="en-US"/>
        </w:rPr>
        <w:t xml:space="preserve"> as pins</w:t>
      </w:r>
      <w:r w:rsidRPr="00AF6DDA">
        <w:rPr>
          <w:rFonts w:ascii="Linux Libertine" w:hAnsi="Linux Libertine" w:cs="Linux Libertine"/>
          <w:lang w:val="en-US"/>
        </w:rPr>
        <w:t xml:space="preserve"> on a</w:t>
      </w:r>
      <w:r w:rsidR="00A75BE4">
        <w:rPr>
          <w:rFonts w:ascii="Linux Libertine" w:hAnsi="Linux Libertine" w:cs="Linux Libertine"/>
          <w:lang w:val="en-US"/>
        </w:rPr>
        <w:t xml:space="preserve"> Google</w:t>
      </w:r>
      <w:r w:rsidRPr="00AF6DDA">
        <w:rPr>
          <w:rFonts w:ascii="Linux Libertine" w:hAnsi="Linux Libertine" w:cs="Linux Libertine"/>
          <w:lang w:val="en-US"/>
        </w:rPr>
        <w:t xml:space="preserve"> map. </w:t>
      </w:r>
      <w:r w:rsidR="00A75BE4">
        <w:rPr>
          <w:rFonts w:ascii="Linux Libertine" w:hAnsi="Linux Libertine" w:cs="Linux Libertine"/>
          <w:lang w:val="en-US"/>
        </w:rPr>
        <w:t xml:space="preserve">Clicking in a pin displays the information related to that depot. </w:t>
      </w:r>
      <w:r w:rsidRPr="00AF6DDA">
        <w:rPr>
          <w:rFonts w:ascii="Linux Libertine" w:hAnsi="Linux Libertine" w:cs="Linux Libertine"/>
          <w:lang w:val="en-US"/>
        </w:rPr>
        <w:t>Functionality is included to locate the depot nearest to their current location.</w:t>
      </w:r>
    </w:p>
    <w:p w14:paraId="671121E2" w14:textId="7CCEEEFF" w:rsidR="00C87879" w:rsidRPr="00AF6DDA" w:rsidRDefault="007008C0" w:rsidP="00703CD2">
      <w:pPr>
        <w:pStyle w:val="Heading3"/>
      </w:pPr>
      <w:r w:rsidRPr="00AF6DDA">
        <w:t>Donation Tracker</w:t>
      </w:r>
    </w:p>
    <w:p w14:paraId="745F0D2E" w14:textId="6052EBCB" w:rsidR="001C477B" w:rsidRPr="00AF6DDA" w:rsidRDefault="005D1701" w:rsidP="001C477B">
      <w:pPr>
        <w:rPr>
          <w:rFonts w:ascii="Linux Libertine" w:hAnsi="Linux Libertine" w:cs="Linux Libertine"/>
          <w:lang w:val="en-US"/>
        </w:rPr>
      </w:pPr>
      <w:r w:rsidRPr="00AF6DDA">
        <w:rPr>
          <w:rFonts w:ascii="Linux Libertine" w:hAnsi="Linux Libertine" w:cs="Linux Libertine"/>
          <w:lang w:val="en-US"/>
        </w:rPr>
        <w:t xml:space="preserve">The donation tracker allows donors to record </w:t>
      </w:r>
      <w:r w:rsidR="00890FB3" w:rsidRPr="00AF6DDA">
        <w:rPr>
          <w:rFonts w:ascii="Linux Libertine" w:hAnsi="Linux Libertine" w:cs="Linux Libertine"/>
          <w:lang w:val="en-US"/>
        </w:rPr>
        <w:t xml:space="preserve">donation volumes and view </w:t>
      </w:r>
      <w:r w:rsidR="00590F7C">
        <w:rPr>
          <w:rFonts w:ascii="Linux Libertine" w:hAnsi="Linux Libertine" w:cs="Linux Libertine"/>
          <w:lang w:val="en-US"/>
        </w:rPr>
        <w:t xml:space="preserve">their </w:t>
      </w:r>
      <w:r w:rsidR="00890FB3" w:rsidRPr="00AF6DDA">
        <w:rPr>
          <w:rFonts w:ascii="Linux Libertine" w:hAnsi="Linux Libertine" w:cs="Linux Libertine"/>
          <w:lang w:val="en-US"/>
        </w:rPr>
        <w:t xml:space="preserve">total donations on a graph </w:t>
      </w:r>
      <w:r w:rsidR="00590F7C">
        <w:rPr>
          <w:rFonts w:ascii="Linux Libertine" w:hAnsi="Linux Libertine" w:cs="Linux Libertine"/>
          <w:lang w:val="en-US"/>
        </w:rPr>
        <w:t>as</w:t>
      </w:r>
      <w:r w:rsidR="00890FB3" w:rsidRPr="00AF6DDA">
        <w:rPr>
          <w:rFonts w:ascii="Linux Libertine" w:hAnsi="Linux Libertine" w:cs="Linux Libertine"/>
          <w:lang w:val="en-US"/>
        </w:rPr>
        <w:t xml:space="preserve"> either total volume </w:t>
      </w:r>
      <w:proofErr w:type="gramStart"/>
      <w:r w:rsidR="00890FB3" w:rsidRPr="00AF6DDA">
        <w:rPr>
          <w:rFonts w:ascii="Linux Libertine" w:hAnsi="Linux Libertine" w:cs="Linux Libertine"/>
          <w:lang w:val="en-US"/>
        </w:rPr>
        <w:t>donated</w:t>
      </w:r>
      <w:proofErr w:type="gramEnd"/>
      <w:r w:rsidR="00890FB3" w:rsidRPr="00AF6DDA">
        <w:rPr>
          <w:rFonts w:ascii="Linux Libertine" w:hAnsi="Linux Libertine" w:cs="Linux Libertine"/>
          <w:lang w:val="en-US"/>
        </w:rPr>
        <w:t xml:space="preserve"> or total number of feeds provided for infants in need. </w:t>
      </w:r>
      <w:r w:rsidR="00C14D4E" w:rsidRPr="00AF6DDA">
        <w:rPr>
          <w:rFonts w:ascii="Linux Libertine" w:hAnsi="Linux Libertine" w:cs="Linux Libertine"/>
          <w:lang w:val="en-US"/>
        </w:rPr>
        <w:t>From within the app d</w:t>
      </w:r>
      <w:r w:rsidR="00446FA1" w:rsidRPr="00AF6DDA">
        <w:rPr>
          <w:rFonts w:ascii="Linux Libertine" w:hAnsi="Linux Libertine" w:cs="Linux Libertine"/>
          <w:lang w:val="en-US"/>
        </w:rPr>
        <w:t xml:space="preserve">onors </w:t>
      </w:r>
      <w:r w:rsidR="003F0C47" w:rsidRPr="00AF6DDA">
        <w:rPr>
          <w:rFonts w:ascii="Linux Libertine" w:hAnsi="Linux Libertine" w:cs="Linux Libertine"/>
          <w:lang w:val="en-US"/>
        </w:rPr>
        <w:t>can</w:t>
      </w:r>
      <w:r w:rsidR="00446FA1" w:rsidRPr="00AF6DDA">
        <w:rPr>
          <w:rFonts w:ascii="Linux Libertine" w:hAnsi="Linux Libertine" w:cs="Linux Libertine"/>
          <w:lang w:val="en-US"/>
        </w:rPr>
        <w:t xml:space="preserve"> declare a </w:t>
      </w:r>
      <w:r w:rsidR="003F0C47" w:rsidRPr="00AF6DDA">
        <w:rPr>
          <w:rFonts w:ascii="Linux Libertine" w:hAnsi="Linux Libertine" w:cs="Linux Libertine"/>
          <w:lang w:val="en-US"/>
        </w:rPr>
        <w:t xml:space="preserve">donation </w:t>
      </w:r>
      <w:r w:rsidR="00446FA1" w:rsidRPr="00AF6DDA">
        <w:rPr>
          <w:rFonts w:ascii="Linux Libertine" w:hAnsi="Linux Libertine" w:cs="Linux Libertine"/>
          <w:lang w:val="en-US"/>
        </w:rPr>
        <w:t xml:space="preserve">drop-off </w:t>
      </w:r>
      <w:r w:rsidR="003F0C47" w:rsidRPr="00AF6DDA">
        <w:rPr>
          <w:rFonts w:ascii="Linux Libertine" w:hAnsi="Linux Libertine" w:cs="Linux Libertine"/>
          <w:lang w:val="en-US"/>
        </w:rPr>
        <w:t>at a</w:t>
      </w:r>
      <w:r w:rsidR="00C14D4E" w:rsidRPr="00AF6DDA">
        <w:rPr>
          <w:rFonts w:ascii="Linux Libertine" w:hAnsi="Linux Libertine" w:cs="Linux Libertine"/>
          <w:lang w:val="en-US"/>
        </w:rPr>
        <w:t xml:space="preserve"> </w:t>
      </w:r>
      <w:r w:rsidR="00C14D4E" w:rsidRPr="00AF6DDA">
        <w:rPr>
          <w:rFonts w:ascii="Linux Libertine" w:hAnsi="Linux Libertine" w:cs="Linux Libertine"/>
          <w:lang w:val="en-US"/>
        </w:rPr>
        <w:t xml:space="preserve">depot. This notifies Milk Matters </w:t>
      </w:r>
      <w:r w:rsidR="00837B82" w:rsidRPr="00AF6DDA">
        <w:rPr>
          <w:rFonts w:ascii="Linux Libertine" w:hAnsi="Linux Libertine" w:cs="Linux Libertine"/>
          <w:lang w:val="en-US"/>
        </w:rPr>
        <w:t>to organize collection</w:t>
      </w:r>
      <w:r w:rsidR="00590F7C">
        <w:rPr>
          <w:rFonts w:ascii="Linux Libertine" w:hAnsi="Linux Libertine" w:cs="Linux Libertine"/>
          <w:lang w:val="en-US"/>
        </w:rPr>
        <w:t xml:space="preserve"> from the depot</w:t>
      </w:r>
      <w:r w:rsidR="00837B82" w:rsidRPr="00AF6DDA">
        <w:rPr>
          <w:rFonts w:ascii="Linux Libertine" w:hAnsi="Linux Libertine" w:cs="Linux Libertine"/>
          <w:lang w:val="en-US"/>
        </w:rPr>
        <w:t>.</w:t>
      </w:r>
    </w:p>
    <w:p w14:paraId="7DFF27D8" w14:textId="7BA23A71" w:rsidR="00E40D71" w:rsidRPr="00AF6DDA" w:rsidRDefault="00193BDE" w:rsidP="00703CD2">
      <w:pPr>
        <w:pStyle w:val="Heading3"/>
      </w:pPr>
      <w:r w:rsidRPr="00AF6DDA">
        <w:t>Educational content</w:t>
      </w:r>
    </w:p>
    <w:p w14:paraId="020D2B6B" w14:textId="6972ECF2" w:rsidR="0068065F" w:rsidRPr="00AF6DDA" w:rsidRDefault="009C082B" w:rsidP="0068065F">
      <w:pPr>
        <w:rPr>
          <w:rFonts w:ascii="Linux Libertine" w:hAnsi="Linux Libertine" w:cs="Linux Libertine"/>
          <w:lang w:val="en-US"/>
        </w:rPr>
      </w:pPr>
      <w:r w:rsidRPr="00AF6DDA">
        <w:rPr>
          <w:rFonts w:ascii="Linux Libertine" w:hAnsi="Linux Libertine" w:cs="Linux Libertine"/>
          <w:lang w:val="en-US"/>
        </w:rPr>
        <w:t>Categorized e</w:t>
      </w:r>
      <w:r w:rsidR="00CF4B13" w:rsidRPr="00AF6DDA">
        <w:rPr>
          <w:rFonts w:ascii="Linux Libertine" w:hAnsi="Linux Libertine" w:cs="Linux Libertine"/>
          <w:lang w:val="en-US"/>
        </w:rPr>
        <w:t xml:space="preserve">ducational articles are </w:t>
      </w:r>
      <w:r w:rsidRPr="00AF6DDA">
        <w:rPr>
          <w:rFonts w:ascii="Linux Libertine" w:hAnsi="Linux Libertine" w:cs="Linux Libertine"/>
          <w:lang w:val="en-US"/>
        </w:rPr>
        <w:t>available to all app users</w:t>
      </w:r>
      <w:r w:rsidR="00EE35C1" w:rsidRPr="00AF6DDA">
        <w:rPr>
          <w:rFonts w:ascii="Linux Libertine" w:hAnsi="Linux Libertine" w:cs="Linux Libertine"/>
          <w:lang w:val="en-US"/>
        </w:rPr>
        <w:t>. These aim</w:t>
      </w:r>
      <w:r w:rsidRPr="00AF6DDA">
        <w:rPr>
          <w:rFonts w:ascii="Linux Libertine" w:hAnsi="Linux Libertine" w:cs="Linux Libertine"/>
          <w:lang w:val="en-US"/>
        </w:rPr>
        <w:t xml:space="preserve"> to </w:t>
      </w:r>
      <w:r w:rsidR="00EE35C1" w:rsidRPr="00AF6DDA">
        <w:rPr>
          <w:rFonts w:ascii="Linux Libertine" w:hAnsi="Linux Libertine" w:cs="Linux Libertine"/>
          <w:lang w:val="en-US"/>
        </w:rPr>
        <w:t xml:space="preserve">provide users with </w:t>
      </w:r>
      <w:r w:rsidR="00523624" w:rsidRPr="00AF6DDA">
        <w:rPr>
          <w:rFonts w:ascii="Linux Libertine" w:hAnsi="Linux Libertine" w:cs="Linux Libertine"/>
          <w:lang w:val="en-US"/>
        </w:rPr>
        <w:t>evidence-based</w:t>
      </w:r>
      <w:r w:rsidR="00EE35C1" w:rsidRPr="00AF6DDA">
        <w:rPr>
          <w:rFonts w:ascii="Linux Libertine" w:hAnsi="Linux Libertine" w:cs="Linux Libertine"/>
          <w:lang w:val="en-US"/>
        </w:rPr>
        <w:t xml:space="preserve"> information and </w:t>
      </w:r>
      <w:r w:rsidRPr="00AF6DDA">
        <w:rPr>
          <w:rFonts w:ascii="Linux Libertine" w:hAnsi="Linux Libertine" w:cs="Linux Libertine"/>
          <w:lang w:val="en-US"/>
        </w:rPr>
        <w:t xml:space="preserve">support them </w:t>
      </w:r>
      <w:r w:rsidR="00523624" w:rsidRPr="00AF6DDA">
        <w:rPr>
          <w:rFonts w:ascii="Linux Libertine" w:hAnsi="Linux Libertine" w:cs="Linux Libertine"/>
          <w:lang w:val="en-US"/>
        </w:rPr>
        <w:t>through</w:t>
      </w:r>
      <w:r w:rsidRPr="00AF6DDA">
        <w:rPr>
          <w:rFonts w:ascii="Linux Libertine" w:hAnsi="Linux Libertine" w:cs="Linux Libertine"/>
          <w:lang w:val="en-US"/>
        </w:rPr>
        <w:t xml:space="preserve"> breastfeeding</w:t>
      </w:r>
      <w:r w:rsidR="00523624" w:rsidRPr="00AF6DDA">
        <w:rPr>
          <w:rFonts w:ascii="Linux Libertine" w:hAnsi="Linux Libertine" w:cs="Linux Libertine"/>
          <w:lang w:val="en-US"/>
        </w:rPr>
        <w:t xml:space="preserve">, </w:t>
      </w:r>
      <w:r w:rsidRPr="00AF6DDA">
        <w:rPr>
          <w:rFonts w:ascii="Linux Libertine" w:hAnsi="Linux Libertine" w:cs="Linux Libertine"/>
          <w:lang w:val="en-US"/>
        </w:rPr>
        <w:t>breastmilk</w:t>
      </w:r>
      <w:r w:rsidR="00523624" w:rsidRPr="00AF6DDA">
        <w:rPr>
          <w:rFonts w:ascii="Linux Libertine" w:hAnsi="Linux Libertine" w:cs="Linux Libertine"/>
          <w:lang w:val="en-US"/>
        </w:rPr>
        <w:t xml:space="preserve"> expression</w:t>
      </w:r>
      <w:r w:rsidRPr="00AF6DDA">
        <w:rPr>
          <w:rFonts w:ascii="Linux Libertine" w:hAnsi="Linux Libertine" w:cs="Linux Libertine"/>
          <w:lang w:val="en-US"/>
        </w:rPr>
        <w:t xml:space="preserve"> and donation</w:t>
      </w:r>
      <w:r w:rsidR="000507B9" w:rsidRPr="00AF6DDA">
        <w:rPr>
          <w:rFonts w:ascii="Linux Libertine" w:hAnsi="Linux Libertine" w:cs="Linux Libertine"/>
          <w:lang w:val="en-US"/>
        </w:rPr>
        <w:t>.</w:t>
      </w:r>
      <w:r w:rsidR="00CF4B13" w:rsidRPr="00AF6DDA">
        <w:rPr>
          <w:rFonts w:ascii="Linux Libertine" w:hAnsi="Linux Libertine" w:cs="Linux Libertine"/>
          <w:lang w:val="en-US"/>
        </w:rPr>
        <w:t xml:space="preserve"> </w:t>
      </w:r>
      <w:r w:rsidR="00523624" w:rsidRPr="00AF6DDA">
        <w:rPr>
          <w:rFonts w:ascii="Linux Libertine" w:hAnsi="Linux Libertine" w:cs="Linux Libertine"/>
          <w:lang w:val="en-US"/>
        </w:rPr>
        <w:t>Additionally, u</w:t>
      </w:r>
      <w:r w:rsidR="000507B9" w:rsidRPr="00AF6DDA">
        <w:rPr>
          <w:rFonts w:ascii="Linux Libertine" w:hAnsi="Linux Libertine" w:cs="Linux Libertine"/>
          <w:lang w:val="en-US"/>
        </w:rPr>
        <w:t xml:space="preserve">sers </w:t>
      </w:r>
      <w:r w:rsidR="00523624" w:rsidRPr="00AF6DDA">
        <w:rPr>
          <w:rFonts w:ascii="Linux Libertine" w:hAnsi="Linux Libertine" w:cs="Linux Libertine"/>
          <w:lang w:val="en-US"/>
        </w:rPr>
        <w:t xml:space="preserve">can </w:t>
      </w:r>
      <w:r w:rsidR="000507B9" w:rsidRPr="00AF6DDA">
        <w:rPr>
          <w:rFonts w:ascii="Linux Libertine" w:hAnsi="Linux Libertine" w:cs="Linux Libertine"/>
          <w:lang w:val="en-US"/>
        </w:rPr>
        <w:t>submit</w:t>
      </w:r>
      <w:r w:rsidR="0068065F" w:rsidRPr="00AF6DDA">
        <w:rPr>
          <w:rFonts w:ascii="Linux Libertine" w:hAnsi="Linux Libertine" w:cs="Linux Libertine"/>
          <w:lang w:val="en-US"/>
        </w:rPr>
        <w:t xml:space="preserve"> educational article</w:t>
      </w:r>
      <w:r w:rsidR="000507B9" w:rsidRPr="00AF6DDA">
        <w:rPr>
          <w:rFonts w:ascii="Linux Libertine" w:hAnsi="Linux Libertine" w:cs="Linux Libertine"/>
          <w:lang w:val="en-US"/>
        </w:rPr>
        <w:t xml:space="preserve"> suggestions to Milk Matters for inclusion.</w:t>
      </w:r>
    </w:p>
    <w:p w14:paraId="44CF6EFE" w14:textId="77777777" w:rsidR="00B9505E" w:rsidRDefault="00193BDE" w:rsidP="00703CD2">
      <w:pPr>
        <w:pStyle w:val="Heading3"/>
      </w:pPr>
      <w:r w:rsidRPr="00AF6DDA">
        <w:t xml:space="preserve">FAQ </w:t>
      </w:r>
    </w:p>
    <w:p w14:paraId="08474298" w14:textId="518B61C0" w:rsidR="00193BDE" w:rsidRPr="00E8219E" w:rsidRDefault="00B9505E" w:rsidP="00E8219E">
      <w:pPr>
        <w:rPr>
          <w:lang w:val="en-US"/>
        </w:rPr>
      </w:pPr>
      <w:r>
        <w:rPr>
          <w:lang w:val="en-US"/>
        </w:rPr>
        <w:t>Commonly asked questions are available to users within the app</w:t>
      </w:r>
      <w:r w:rsidR="00936C86">
        <w:rPr>
          <w:lang w:val="en-US"/>
        </w:rPr>
        <w:t>.</w:t>
      </w:r>
    </w:p>
    <w:bookmarkEnd w:id="13"/>
    <w:p w14:paraId="57920074" w14:textId="72B5FE9A" w:rsidR="00560AD9" w:rsidRPr="00AF6DDA" w:rsidRDefault="001907A7" w:rsidP="00F54DAB">
      <w:pPr>
        <w:pStyle w:val="Heading1"/>
      </w:pPr>
      <w:r w:rsidRPr="00AF6DDA">
        <w:t>PROCEDURES AND METHODS</w:t>
      </w:r>
    </w:p>
    <w:p w14:paraId="3124C0D4" w14:textId="70CC7EC7" w:rsidR="000940EA" w:rsidRPr="006653A8" w:rsidRDefault="000940EA" w:rsidP="00916DE2">
      <w:pPr>
        <w:rPr>
          <w:rFonts w:ascii="Linux Libertine" w:hAnsi="Linux Libertine" w:cs="Linux Libertine"/>
        </w:rPr>
      </w:pPr>
      <w:r w:rsidRPr="00AF6DDA">
        <w:rPr>
          <w:rFonts w:ascii="Linux Libertine" w:hAnsi="Linux Libertine" w:cs="Linux Libertine"/>
        </w:rPr>
        <w:t>This section</w:t>
      </w:r>
      <w:r w:rsidR="00696893" w:rsidRPr="00AF6DDA">
        <w:rPr>
          <w:rFonts w:ascii="Linux Libertine" w:hAnsi="Linux Libertine" w:cs="Linux Libertine"/>
        </w:rPr>
        <w:t xml:space="preserve"> details how this project will go about </w:t>
      </w:r>
      <w:r w:rsidR="00F03C9A" w:rsidRPr="00AF6DDA">
        <w:rPr>
          <w:rFonts w:ascii="Linux Libertine" w:hAnsi="Linux Libertine" w:cs="Linux Libertine"/>
        </w:rPr>
        <w:t>software development</w:t>
      </w:r>
      <w:r w:rsidR="005B7508" w:rsidRPr="00AF6DDA">
        <w:rPr>
          <w:rFonts w:ascii="Linux Libertine" w:hAnsi="Linux Libertine" w:cs="Linux Libertine"/>
        </w:rPr>
        <w:t xml:space="preserve">, </w:t>
      </w:r>
      <w:r w:rsidR="00131A6D" w:rsidRPr="00AF6DDA">
        <w:rPr>
          <w:rFonts w:ascii="Linux Libertine" w:hAnsi="Linux Libertine" w:cs="Linux Libertine"/>
        </w:rPr>
        <w:t>user recruitment,</w:t>
      </w:r>
      <w:r w:rsidR="005B7508" w:rsidRPr="00AF6DDA">
        <w:rPr>
          <w:rFonts w:ascii="Linux Libertine" w:hAnsi="Linux Libertine" w:cs="Linux Libertine"/>
        </w:rPr>
        <w:t xml:space="preserve"> testing and data analysis.</w:t>
      </w:r>
      <w:r w:rsidR="00434DFD" w:rsidRPr="00AF6DDA">
        <w:rPr>
          <w:rFonts w:ascii="Linux Libertine" w:hAnsi="Linux Libertine" w:cs="Linux Libertine"/>
        </w:rPr>
        <w:t xml:space="preserve"> </w:t>
      </w:r>
      <w:r w:rsidR="00FB5C7A" w:rsidRPr="00AF6DDA">
        <w:rPr>
          <w:rFonts w:ascii="Linux Libertine" w:hAnsi="Linux Libertine" w:cs="Linux Libertine"/>
        </w:rPr>
        <w:t>The complete</w:t>
      </w:r>
      <w:r w:rsidR="0036479B" w:rsidRPr="00AF6DDA">
        <w:rPr>
          <w:rFonts w:ascii="Linux Libertine" w:hAnsi="Linux Libertine" w:cs="Linux Libertine"/>
        </w:rPr>
        <w:t xml:space="preserve"> </w:t>
      </w:r>
      <w:r w:rsidR="00FB5C7A" w:rsidRPr="00AF6DDA">
        <w:rPr>
          <w:rFonts w:ascii="Linux Libertine" w:hAnsi="Linux Libertine" w:cs="Linux Libertine"/>
        </w:rPr>
        <w:t xml:space="preserve">system </w:t>
      </w:r>
      <w:r w:rsidR="0036479B" w:rsidRPr="00AF6DDA">
        <w:rPr>
          <w:rFonts w:ascii="Linux Libertine" w:hAnsi="Linux Libertine" w:cs="Linux Libertine"/>
        </w:rPr>
        <w:t xml:space="preserve">has two groups of users, </w:t>
      </w:r>
      <w:r w:rsidR="00DD49EC" w:rsidRPr="00AF6DDA">
        <w:rPr>
          <w:rFonts w:ascii="Linux Libertine" w:hAnsi="Linux Libertine" w:cs="Linux Libertine"/>
        </w:rPr>
        <w:t>Milk Matters staff</w:t>
      </w:r>
      <w:r w:rsidR="0036479B" w:rsidRPr="00AF6DDA">
        <w:rPr>
          <w:rFonts w:ascii="Linux Libertine" w:hAnsi="Linux Libertine" w:cs="Linux Libertine"/>
        </w:rPr>
        <w:t>,</w:t>
      </w:r>
      <w:r w:rsidR="00DD49EC" w:rsidRPr="00AF6DDA">
        <w:rPr>
          <w:rFonts w:ascii="Linux Libertine" w:hAnsi="Linux Libertine" w:cs="Linux Libertine"/>
        </w:rPr>
        <w:t xml:space="preserve"> </w:t>
      </w:r>
      <w:r w:rsidR="0036479B" w:rsidRPr="00AF6DDA">
        <w:rPr>
          <w:rFonts w:ascii="Linux Libertine" w:hAnsi="Linux Libertine" w:cs="Linux Libertine"/>
        </w:rPr>
        <w:t>referred to as “staff users</w:t>
      </w:r>
      <w:r w:rsidR="0036479B" w:rsidRPr="006653A8">
        <w:rPr>
          <w:rFonts w:ascii="Linux Libertine" w:hAnsi="Linux Libertine" w:cs="Linux Libertine"/>
        </w:rPr>
        <w:t xml:space="preserve">”, </w:t>
      </w:r>
      <w:r w:rsidR="00DD49EC" w:rsidRPr="006653A8">
        <w:rPr>
          <w:rFonts w:ascii="Linux Libertine" w:hAnsi="Linux Libertine" w:cs="Linux Libertine"/>
        </w:rPr>
        <w:t>and</w:t>
      </w:r>
      <w:r w:rsidR="000D2D4F" w:rsidRPr="006653A8">
        <w:rPr>
          <w:rFonts w:ascii="Linux Libertine" w:hAnsi="Linux Libertine" w:cs="Linux Libertine"/>
        </w:rPr>
        <w:t xml:space="preserve"> </w:t>
      </w:r>
      <w:r w:rsidR="00303E9F" w:rsidRPr="006653A8">
        <w:rPr>
          <w:rFonts w:ascii="Linux Libertine" w:hAnsi="Linux Libertine" w:cs="Linux Libertine"/>
        </w:rPr>
        <w:t>breastmilk donors</w:t>
      </w:r>
      <w:r w:rsidR="0036479B" w:rsidRPr="006653A8">
        <w:rPr>
          <w:rFonts w:ascii="Linux Libertine" w:hAnsi="Linux Libertine" w:cs="Linux Libertine"/>
        </w:rPr>
        <w:t xml:space="preserve">, referred to as </w:t>
      </w:r>
      <w:r w:rsidR="000D2D4F" w:rsidRPr="006653A8">
        <w:rPr>
          <w:rFonts w:ascii="Linux Libertine" w:hAnsi="Linux Libertine" w:cs="Linux Libertine"/>
        </w:rPr>
        <w:t>“</w:t>
      </w:r>
      <w:r w:rsidR="002B513E" w:rsidRPr="006653A8">
        <w:rPr>
          <w:rFonts w:ascii="Linux Libertine" w:hAnsi="Linux Libertine" w:cs="Linux Libertine"/>
        </w:rPr>
        <w:t>donor users</w:t>
      </w:r>
      <w:r w:rsidR="000D2D4F" w:rsidRPr="006653A8">
        <w:rPr>
          <w:rFonts w:ascii="Linux Libertine" w:hAnsi="Linux Libertine" w:cs="Linux Libertine"/>
        </w:rPr>
        <w:t>”</w:t>
      </w:r>
      <w:r w:rsidR="0036479B" w:rsidRPr="006653A8">
        <w:rPr>
          <w:rFonts w:ascii="Linux Libertine" w:hAnsi="Linux Libertine" w:cs="Linux Libertine"/>
        </w:rPr>
        <w:t>.</w:t>
      </w:r>
      <w:r w:rsidR="00B70ABD">
        <w:rPr>
          <w:rFonts w:ascii="Linux Libertine" w:hAnsi="Linux Libertine" w:cs="Linux Libertine"/>
        </w:rPr>
        <w:t xml:space="preserve"> Ethics clearance has been obtained</w:t>
      </w:r>
      <w:r w:rsidR="00105942">
        <w:rPr>
          <w:rFonts w:ascii="Linux Libertine" w:hAnsi="Linux Libertine" w:cs="Linux Libertine"/>
        </w:rPr>
        <w:t xml:space="preserve"> from the Faculty of Science Research Ethics Committee.</w:t>
      </w:r>
    </w:p>
    <w:p w14:paraId="383EBB2E" w14:textId="5F6EB219" w:rsidR="000478A5" w:rsidRPr="006653A8" w:rsidRDefault="000478A5" w:rsidP="00FC6EFD">
      <w:pPr>
        <w:pStyle w:val="Heading2"/>
      </w:pPr>
      <w:r w:rsidRPr="006653A8">
        <w:t>Archive</w:t>
      </w:r>
      <w:r w:rsidR="00924C23" w:rsidRPr="006653A8">
        <w:t xml:space="preserve"> analysis</w:t>
      </w:r>
    </w:p>
    <w:p w14:paraId="601A7B5D" w14:textId="303F3922" w:rsidR="00924C23" w:rsidRPr="006653A8" w:rsidRDefault="00AF6DDA" w:rsidP="00924C23">
      <w:pPr>
        <w:rPr>
          <w:rFonts w:ascii="Linux Libertine" w:hAnsi="Linux Libertine" w:cs="Linux Libertine"/>
        </w:rPr>
      </w:pPr>
      <w:r w:rsidRPr="006653A8">
        <w:rPr>
          <w:rFonts w:ascii="Linux Libertine" w:hAnsi="Linux Libertine" w:cs="Linux Libertine"/>
        </w:rPr>
        <w:t>To</w:t>
      </w:r>
      <w:r w:rsidR="004550D2" w:rsidRPr="006653A8">
        <w:rPr>
          <w:rFonts w:ascii="Linux Libertine" w:hAnsi="Linux Libertine" w:cs="Linux Libertine"/>
        </w:rPr>
        <w:t xml:space="preserve"> </w:t>
      </w:r>
      <w:r w:rsidR="001538AB" w:rsidRPr="006653A8">
        <w:rPr>
          <w:rFonts w:ascii="Linux Libertine" w:hAnsi="Linux Libertine" w:cs="Linux Libertine"/>
        </w:rPr>
        <w:t xml:space="preserve">fully understand the </w:t>
      </w:r>
      <w:r w:rsidR="0052357E" w:rsidRPr="006653A8">
        <w:rPr>
          <w:rFonts w:ascii="Linux Libertine" w:hAnsi="Linux Libertine" w:cs="Linux Libertine"/>
        </w:rPr>
        <w:t xml:space="preserve">history of the project and the context in which challenges </w:t>
      </w:r>
      <w:r w:rsidR="00E9363C" w:rsidRPr="006653A8">
        <w:rPr>
          <w:rFonts w:ascii="Linux Libertine" w:hAnsi="Linux Libertine" w:cs="Linux Libertine"/>
        </w:rPr>
        <w:t xml:space="preserve">with translation of a student research project into an adopted application </w:t>
      </w:r>
      <w:r w:rsidR="0052357E" w:rsidRPr="006653A8">
        <w:rPr>
          <w:rFonts w:ascii="Linux Libertine" w:hAnsi="Linux Libertine" w:cs="Linux Libertine"/>
        </w:rPr>
        <w:t xml:space="preserve">have occurred, </w:t>
      </w:r>
      <w:r w:rsidR="00BD4043" w:rsidRPr="006653A8">
        <w:rPr>
          <w:rFonts w:ascii="Linux Libertine" w:hAnsi="Linux Libertine" w:cs="Linux Libertine"/>
        </w:rPr>
        <w:t xml:space="preserve">all previous student project write-ups </w:t>
      </w:r>
      <w:r w:rsidR="00E9363C" w:rsidRPr="006653A8">
        <w:rPr>
          <w:rFonts w:ascii="Linux Libertine" w:hAnsi="Linux Libertine" w:cs="Linux Libertine"/>
        </w:rPr>
        <w:t xml:space="preserve">on the Milk Matters project </w:t>
      </w:r>
      <w:r w:rsidR="00BD4043" w:rsidRPr="006653A8">
        <w:rPr>
          <w:rFonts w:ascii="Linux Libertine" w:hAnsi="Linux Libertine" w:cs="Linux Libertine"/>
        </w:rPr>
        <w:t xml:space="preserve">will be </w:t>
      </w:r>
      <w:r w:rsidR="00E9363C" w:rsidRPr="006653A8">
        <w:rPr>
          <w:rFonts w:ascii="Linux Libertine" w:hAnsi="Linux Libertine" w:cs="Linux Libertine"/>
        </w:rPr>
        <w:t>studied</w:t>
      </w:r>
      <w:r w:rsidR="00BD4043" w:rsidRPr="006653A8">
        <w:rPr>
          <w:rFonts w:ascii="Linux Libertine" w:hAnsi="Linux Libertine" w:cs="Linux Libertine"/>
        </w:rPr>
        <w:t xml:space="preserve">. </w:t>
      </w:r>
      <w:r w:rsidR="004550D2" w:rsidRPr="006653A8">
        <w:rPr>
          <w:rFonts w:ascii="Linux Libertine" w:hAnsi="Linux Libertine" w:cs="Linux Libertine"/>
        </w:rPr>
        <w:t xml:space="preserve"> </w:t>
      </w:r>
    </w:p>
    <w:p w14:paraId="5812628F" w14:textId="77777777" w:rsidR="00114D16" w:rsidRPr="006653A8" w:rsidRDefault="00114D16" w:rsidP="00FC6EFD">
      <w:pPr>
        <w:pStyle w:val="Heading2"/>
      </w:pPr>
      <w:r w:rsidRPr="006653A8">
        <w:t>Development Processes and Methods</w:t>
      </w:r>
    </w:p>
    <w:p w14:paraId="545BE8AE" w14:textId="77777777" w:rsidR="00114D16" w:rsidRPr="006653A8" w:rsidRDefault="00114D16" w:rsidP="00114D16">
      <w:pPr>
        <w:rPr>
          <w:rFonts w:ascii="Linux Libertine" w:hAnsi="Linux Libertine" w:cs="Linux Libertine"/>
        </w:rPr>
      </w:pPr>
      <w:proofErr w:type="gramStart"/>
      <w:r w:rsidRPr="006653A8">
        <w:rPr>
          <w:rFonts w:ascii="Linux Libertine" w:hAnsi="Linux Libertine" w:cs="Linux Libertine"/>
        </w:rPr>
        <w:t>In order to</w:t>
      </w:r>
      <w:proofErr w:type="gramEnd"/>
      <w:r w:rsidRPr="006653A8">
        <w:rPr>
          <w:rFonts w:ascii="Linux Libertine" w:hAnsi="Linux Libertine" w:cs="Linux Libertine"/>
        </w:rPr>
        <w:t xml:space="preserve"> debug and add additional features to the previous versions of the Milk Matters application system, the mobile application and web application will be further developed using Flutter. This allows for cross-platform development with a single codebase. The backend system will remain hosted on Google Firebase due to its benefits of scalability, </w:t>
      </w:r>
      <w:proofErr w:type="gramStart"/>
      <w:r w:rsidRPr="006653A8">
        <w:rPr>
          <w:rFonts w:ascii="Linux Libertine" w:hAnsi="Linux Libertine" w:cs="Linux Libertine"/>
        </w:rPr>
        <w:t>security</w:t>
      </w:r>
      <w:proofErr w:type="gramEnd"/>
      <w:r w:rsidRPr="006653A8">
        <w:rPr>
          <w:rFonts w:ascii="Linux Libertine" w:hAnsi="Linux Libertine" w:cs="Linux Libertine"/>
        </w:rPr>
        <w:t xml:space="preserve"> and affordable payment model (currently free for this system). All code will be stored on the project’s GitHub repository.</w:t>
      </w:r>
    </w:p>
    <w:p w14:paraId="1AF8DBBB" w14:textId="46B7AE02" w:rsidR="00114D16" w:rsidRPr="006653A8" w:rsidRDefault="00114D16" w:rsidP="00916DE2">
      <w:pPr>
        <w:rPr>
          <w:rFonts w:ascii="Linux Libertine" w:hAnsi="Linux Libertine" w:cs="Linux Libertine"/>
        </w:rPr>
      </w:pPr>
      <w:r w:rsidRPr="006653A8">
        <w:rPr>
          <w:rFonts w:ascii="Linux Libertine" w:hAnsi="Linux Libertine" w:cs="Linux Libertine"/>
        </w:rPr>
        <w:t xml:space="preserve">Development will be done iteratively, using an agile approach of cycles of design, </w:t>
      </w:r>
      <w:proofErr w:type="gramStart"/>
      <w:r w:rsidRPr="006653A8">
        <w:rPr>
          <w:rFonts w:ascii="Linux Libertine" w:hAnsi="Linux Libertine" w:cs="Linux Libertine"/>
        </w:rPr>
        <w:t>development</w:t>
      </w:r>
      <w:proofErr w:type="gramEnd"/>
      <w:r w:rsidRPr="006653A8">
        <w:rPr>
          <w:rFonts w:ascii="Linux Libertine" w:hAnsi="Linux Libertine" w:cs="Linux Libertine"/>
        </w:rPr>
        <w:t xml:space="preserve"> and evaluation. This will allow for continued user engagement throughout the development process and for requirements and design to be adjusted quickly and as needed. </w:t>
      </w:r>
    </w:p>
    <w:p w14:paraId="7D0E012C" w14:textId="0F9B68B5" w:rsidR="007206B1" w:rsidRPr="006653A8" w:rsidRDefault="007206B1" w:rsidP="00FC6EFD">
      <w:pPr>
        <w:pStyle w:val="Heading2"/>
      </w:pPr>
      <w:r w:rsidRPr="006653A8">
        <w:t>User recruitment</w:t>
      </w:r>
    </w:p>
    <w:p w14:paraId="4CEF3FA3" w14:textId="2E369B47" w:rsidR="003064BA" w:rsidRPr="006653A8" w:rsidRDefault="00F3445F" w:rsidP="0049366D">
      <w:pPr>
        <w:rPr>
          <w:rFonts w:ascii="Linux Libertine" w:hAnsi="Linux Libertine" w:cs="Linux Libertine"/>
        </w:rPr>
      </w:pPr>
      <w:bookmarkStart w:id="14" w:name="OLE_LINK12"/>
      <w:r w:rsidRPr="006653A8">
        <w:rPr>
          <w:rFonts w:ascii="Linux Libertine" w:hAnsi="Linux Libertine" w:cs="Linux Libertine"/>
        </w:rPr>
        <w:t xml:space="preserve">Milk Matters will select engaged </w:t>
      </w:r>
      <w:r w:rsidR="00314AB8" w:rsidRPr="006653A8">
        <w:rPr>
          <w:rFonts w:ascii="Linux Libertine" w:hAnsi="Linux Libertine" w:cs="Linux Libertine"/>
        </w:rPr>
        <w:t xml:space="preserve">donors to </w:t>
      </w:r>
      <w:r w:rsidR="00EA2E09" w:rsidRPr="006653A8">
        <w:rPr>
          <w:rFonts w:ascii="Linux Libertine" w:hAnsi="Linux Libertine" w:cs="Linux Libertine"/>
        </w:rPr>
        <w:t>contact</w:t>
      </w:r>
      <w:r w:rsidR="009A49BA" w:rsidRPr="006653A8">
        <w:rPr>
          <w:rFonts w:ascii="Linux Libertine" w:hAnsi="Linux Libertine" w:cs="Linux Libertine"/>
        </w:rPr>
        <w:t xml:space="preserve"> for participation</w:t>
      </w:r>
      <w:r w:rsidR="004265A8" w:rsidRPr="006653A8">
        <w:rPr>
          <w:rFonts w:ascii="Linux Libertine" w:hAnsi="Linux Libertine" w:cs="Linux Libertine"/>
        </w:rPr>
        <w:t xml:space="preserve"> </w:t>
      </w:r>
      <w:r w:rsidR="009A49BA" w:rsidRPr="006653A8">
        <w:rPr>
          <w:rFonts w:ascii="Linux Libertine" w:hAnsi="Linux Libertine" w:cs="Linux Libertine"/>
        </w:rPr>
        <w:t>and email them directly</w:t>
      </w:r>
      <w:r w:rsidR="00314AB8" w:rsidRPr="006653A8">
        <w:rPr>
          <w:rFonts w:ascii="Linux Libertine" w:hAnsi="Linux Libertine" w:cs="Linux Libertine"/>
        </w:rPr>
        <w:t>. The initial email will include an introduction to the research</w:t>
      </w:r>
      <w:r w:rsidR="00EA2E09" w:rsidRPr="006653A8">
        <w:rPr>
          <w:rFonts w:ascii="Linux Libertine" w:hAnsi="Linux Libertine" w:cs="Linux Libertine"/>
        </w:rPr>
        <w:t xml:space="preserve"> as well as the researcher. </w:t>
      </w:r>
      <w:r w:rsidR="000E023C" w:rsidRPr="006653A8">
        <w:rPr>
          <w:rFonts w:ascii="Linux Libertine" w:hAnsi="Linux Libertine" w:cs="Linux Libertine"/>
        </w:rPr>
        <w:t>Contact details of donor</w:t>
      </w:r>
      <w:r w:rsidR="00C83525" w:rsidRPr="006653A8">
        <w:rPr>
          <w:rFonts w:ascii="Linux Libertine" w:hAnsi="Linux Libertine" w:cs="Linux Libertine"/>
        </w:rPr>
        <w:t>s who are interested in participating will be</w:t>
      </w:r>
      <w:r w:rsidR="00AC62AC" w:rsidRPr="006653A8">
        <w:rPr>
          <w:rFonts w:ascii="Linux Libertine" w:hAnsi="Linux Libertine" w:cs="Linux Libertine"/>
        </w:rPr>
        <w:t xml:space="preserve"> made available to the researcher who will then</w:t>
      </w:r>
      <w:r w:rsidR="00C83525" w:rsidRPr="006653A8">
        <w:rPr>
          <w:rFonts w:ascii="Linux Libertine" w:hAnsi="Linux Libertine" w:cs="Linux Libertine"/>
        </w:rPr>
        <w:t xml:space="preserve"> contact</w:t>
      </w:r>
      <w:r w:rsidR="00AC62AC" w:rsidRPr="006653A8">
        <w:rPr>
          <w:rFonts w:ascii="Linux Libertine" w:hAnsi="Linux Libertine" w:cs="Linux Libertine"/>
        </w:rPr>
        <w:t xml:space="preserve"> them</w:t>
      </w:r>
      <w:r w:rsidR="00C83525" w:rsidRPr="006653A8">
        <w:rPr>
          <w:rFonts w:ascii="Linux Libertine" w:hAnsi="Linux Libertine" w:cs="Linux Libertine"/>
        </w:rPr>
        <w:t xml:space="preserve"> directly to organise </w:t>
      </w:r>
      <w:r w:rsidR="003064BA" w:rsidRPr="006653A8">
        <w:rPr>
          <w:rFonts w:ascii="Linux Libertine" w:hAnsi="Linux Libertine" w:cs="Linux Libertine"/>
        </w:rPr>
        <w:t>a convenient time to meet.</w:t>
      </w:r>
      <w:r w:rsidR="00537A5E" w:rsidRPr="006653A8">
        <w:rPr>
          <w:rFonts w:ascii="Linux Libertine" w:hAnsi="Linux Libertine" w:cs="Linux Libertine"/>
        </w:rPr>
        <w:t xml:space="preserve"> </w:t>
      </w:r>
      <w:r w:rsidR="00EB0E7D" w:rsidRPr="006653A8">
        <w:rPr>
          <w:rFonts w:ascii="Linux Libertine" w:hAnsi="Linux Libertine" w:cs="Linux Libertine"/>
        </w:rPr>
        <w:t xml:space="preserve">We will aim for </w:t>
      </w:r>
      <w:r w:rsidR="003205A8" w:rsidRPr="006653A8">
        <w:rPr>
          <w:rFonts w:ascii="Linux Libertine" w:hAnsi="Linux Libertine" w:cs="Linux Libertine"/>
        </w:rPr>
        <w:t xml:space="preserve">recruitment of </w:t>
      </w:r>
      <w:r w:rsidR="00B9709D" w:rsidRPr="006653A8">
        <w:rPr>
          <w:rFonts w:ascii="Linux Libertine" w:hAnsi="Linux Libertine" w:cs="Linux Libertine"/>
        </w:rPr>
        <w:t xml:space="preserve">3 donor </w:t>
      </w:r>
      <w:r w:rsidR="007A4E20" w:rsidRPr="006653A8">
        <w:rPr>
          <w:rFonts w:ascii="Linux Libertine" w:hAnsi="Linux Libertine" w:cs="Linux Libertine"/>
        </w:rPr>
        <w:t>users</w:t>
      </w:r>
      <w:r w:rsidR="00B9709D" w:rsidRPr="006653A8">
        <w:rPr>
          <w:rFonts w:ascii="Linux Libertine" w:hAnsi="Linux Libertine" w:cs="Linux Libertine"/>
        </w:rPr>
        <w:t xml:space="preserve"> for </w:t>
      </w:r>
      <w:r w:rsidR="005720B7" w:rsidRPr="006653A8">
        <w:rPr>
          <w:rFonts w:ascii="Linux Libertine" w:hAnsi="Linux Libertine" w:cs="Linux Libertine"/>
        </w:rPr>
        <w:t>the pilot study</w:t>
      </w:r>
      <w:r w:rsidR="007A4E20" w:rsidRPr="006653A8">
        <w:rPr>
          <w:rFonts w:ascii="Linux Libertine" w:hAnsi="Linux Libertine" w:cs="Linux Libertine"/>
        </w:rPr>
        <w:t xml:space="preserve"> </w:t>
      </w:r>
      <w:r w:rsidR="00B9709D" w:rsidRPr="006653A8">
        <w:rPr>
          <w:rFonts w:ascii="Linux Libertine" w:hAnsi="Linux Libertine" w:cs="Linux Libertine"/>
        </w:rPr>
        <w:t xml:space="preserve">and </w:t>
      </w:r>
      <w:r w:rsidR="00D74173" w:rsidRPr="006653A8">
        <w:rPr>
          <w:rFonts w:ascii="Linux Libertine" w:hAnsi="Linux Libertine" w:cs="Linux Libertine"/>
        </w:rPr>
        <w:t>8</w:t>
      </w:r>
      <w:r w:rsidR="003205A8" w:rsidRPr="006653A8">
        <w:rPr>
          <w:rFonts w:ascii="Linux Libertine" w:hAnsi="Linux Libertine" w:cs="Linux Libertine"/>
        </w:rPr>
        <w:t xml:space="preserve"> donor </w:t>
      </w:r>
      <w:r w:rsidR="007A4E20" w:rsidRPr="006653A8">
        <w:rPr>
          <w:rFonts w:ascii="Linux Libertine" w:hAnsi="Linux Libertine" w:cs="Linux Libertine"/>
        </w:rPr>
        <w:t>users</w:t>
      </w:r>
      <w:r w:rsidR="00B9709D" w:rsidRPr="006653A8">
        <w:rPr>
          <w:rFonts w:ascii="Linux Libertine" w:hAnsi="Linux Libertine" w:cs="Linux Libertine"/>
        </w:rPr>
        <w:t xml:space="preserve"> for deployment evaluation.</w:t>
      </w:r>
    </w:p>
    <w:bookmarkEnd w:id="14"/>
    <w:p w14:paraId="72C291B4" w14:textId="3C571044" w:rsidR="005B7BFF" w:rsidRDefault="009A31A7" w:rsidP="000414A7">
      <w:pPr>
        <w:rPr>
          <w:rFonts w:ascii="Linux Libertine" w:hAnsi="Linux Libertine" w:cs="Linux Libertine"/>
        </w:rPr>
      </w:pPr>
      <w:r w:rsidRPr="006653A8">
        <w:rPr>
          <w:rFonts w:ascii="Linux Libertine" w:hAnsi="Linux Libertine" w:cs="Linux Libertine"/>
        </w:rPr>
        <w:t xml:space="preserve">All </w:t>
      </w:r>
      <w:r w:rsidR="005B23BF" w:rsidRPr="006653A8">
        <w:rPr>
          <w:rFonts w:ascii="Linux Libertine" w:hAnsi="Linux Libertine" w:cs="Linux Libertine"/>
        </w:rPr>
        <w:t xml:space="preserve">Milk Matters staff who will be using the system will be included. </w:t>
      </w:r>
      <w:r w:rsidR="00FE5133" w:rsidRPr="006653A8">
        <w:rPr>
          <w:rFonts w:ascii="Linux Libertine" w:hAnsi="Linux Libertine" w:cs="Linux Libertine"/>
        </w:rPr>
        <w:t>They are a small team</w:t>
      </w:r>
      <w:r w:rsidR="0028439F" w:rsidRPr="006653A8">
        <w:rPr>
          <w:rFonts w:ascii="Linux Libertine" w:hAnsi="Linux Libertine" w:cs="Linux Libertine"/>
        </w:rPr>
        <w:t xml:space="preserve"> of only </w:t>
      </w:r>
      <w:r w:rsidR="00A83DA6">
        <w:rPr>
          <w:rFonts w:ascii="Linux Libertine" w:hAnsi="Linux Libertine" w:cs="Linux Libertine"/>
        </w:rPr>
        <w:t>three</w:t>
      </w:r>
      <w:r w:rsidR="00FE5133" w:rsidRPr="006653A8">
        <w:rPr>
          <w:rFonts w:ascii="Linux Libertine" w:hAnsi="Linux Libertine" w:cs="Linux Libertine"/>
        </w:rPr>
        <w:t xml:space="preserve">, so this will entail 2-3 staff members. </w:t>
      </w:r>
      <w:r w:rsidR="00787506" w:rsidRPr="006653A8">
        <w:rPr>
          <w:rFonts w:ascii="Linux Libertine" w:hAnsi="Linux Libertine" w:cs="Linux Libertine"/>
        </w:rPr>
        <w:t xml:space="preserve">The </w:t>
      </w:r>
      <w:r w:rsidR="00DD18ED" w:rsidRPr="006653A8">
        <w:rPr>
          <w:rFonts w:ascii="Linux Libertine" w:hAnsi="Linux Libertine" w:cs="Linux Libertine"/>
        </w:rPr>
        <w:t>project supervisor</w:t>
      </w:r>
      <w:r w:rsidR="00E14D21" w:rsidRPr="006653A8">
        <w:rPr>
          <w:rFonts w:ascii="Linux Libertine" w:hAnsi="Linux Libertine" w:cs="Linux Libertine"/>
        </w:rPr>
        <w:t xml:space="preserve"> and the university</w:t>
      </w:r>
      <w:r w:rsidR="00DD18ED" w:rsidRPr="006653A8">
        <w:rPr>
          <w:rFonts w:ascii="Linux Libertine" w:hAnsi="Linux Libertine" w:cs="Linux Libertine"/>
        </w:rPr>
        <w:t xml:space="preserve"> </w:t>
      </w:r>
      <w:r w:rsidR="00D959E7" w:rsidRPr="006653A8">
        <w:rPr>
          <w:rFonts w:ascii="Linux Libertine" w:hAnsi="Linux Libertine" w:cs="Linux Libertine"/>
        </w:rPr>
        <w:t xml:space="preserve">have a </w:t>
      </w:r>
      <w:r w:rsidR="000152AC" w:rsidRPr="006653A8">
        <w:rPr>
          <w:rFonts w:ascii="Linux Libertine" w:hAnsi="Linux Libertine" w:cs="Linux Libertine"/>
        </w:rPr>
        <w:t>long-standing</w:t>
      </w:r>
      <w:r w:rsidR="00D959E7" w:rsidRPr="006653A8">
        <w:rPr>
          <w:rFonts w:ascii="Linux Libertine" w:hAnsi="Linux Libertine" w:cs="Linux Libertine"/>
        </w:rPr>
        <w:t xml:space="preserve"> relationship with Milk Matters, so full co-operation is </w:t>
      </w:r>
      <w:r w:rsidR="00595B0C" w:rsidRPr="006653A8">
        <w:rPr>
          <w:rFonts w:ascii="Linux Libertine" w:hAnsi="Linux Libertine" w:cs="Linux Libertine"/>
        </w:rPr>
        <w:t>anticipated</w:t>
      </w:r>
      <w:r w:rsidR="00D959E7" w:rsidRPr="006653A8">
        <w:rPr>
          <w:rFonts w:ascii="Linux Libertine" w:hAnsi="Linux Libertine" w:cs="Linux Libertine"/>
        </w:rPr>
        <w:t xml:space="preserve">. </w:t>
      </w:r>
    </w:p>
    <w:p w14:paraId="289E0E0E" w14:textId="1DBFCAF4" w:rsidR="00052BC7" w:rsidRPr="006653A8" w:rsidRDefault="00052BC7" w:rsidP="000414A7">
      <w:pPr>
        <w:rPr>
          <w:rFonts w:ascii="Linux Libertine" w:hAnsi="Linux Libertine" w:cs="Linux Libertine"/>
        </w:rPr>
      </w:pPr>
      <w:r>
        <w:rPr>
          <w:rFonts w:ascii="Linux Libertine" w:hAnsi="Linux Libertine" w:cs="Linux Libertine"/>
        </w:rPr>
        <w:t>Informed consent will be obtained from all</w:t>
      </w:r>
      <w:r w:rsidR="00BD3467">
        <w:rPr>
          <w:rFonts w:ascii="Linux Libertine" w:hAnsi="Linux Libertine" w:cs="Linux Libertine"/>
        </w:rPr>
        <w:t xml:space="preserve"> participants before commencing data collection.</w:t>
      </w:r>
    </w:p>
    <w:p w14:paraId="07BF27CB" w14:textId="1C5630EA" w:rsidR="00504A23" w:rsidRPr="006653A8" w:rsidRDefault="00A5316F" w:rsidP="00FC6EFD">
      <w:pPr>
        <w:pStyle w:val="Heading2"/>
      </w:pPr>
      <w:r w:rsidRPr="006653A8">
        <w:lastRenderedPageBreak/>
        <w:t>Pilot Study</w:t>
      </w:r>
    </w:p>
    <w:p w14:paraId="14962681" w14:textId="16E6C1E9" w:rsidR="00B63F8E" w:rsidRPr="006653A8" w:rsidRDefault="00AB378A" w:rsidP="000E1B6E">
      <w:pPr>
        <w:rPr>
          <w:rFonts w:ascii="Linux Libertine" w:hAnsi="Linux Libertine" w:cs="Linux Libertine"/>
        </w:rPr>
      </w:pPr>
      <w:r w:rsidRPr="006653A8">
        <w:rPr>
          <w:rFonts w:ascii="Linux Libertine" w:hAnsi="Linux Libertine" w:cs="Linux Libertine"/>
        </w:rPr>
        <w:t xml:space="preserve">A pilot study will be completed </w:t>
      </w:r>
      <w:proofErr w:type="gramStart"/>
      <w:r w:rsidRPr="006653A8">
        <w:rPr>
          <w:rFonts w:ascii="Linux Libertine" w:hAnsi="Linux Libertine" w:cs="Linux Libertine"/>
        </w:rPr>
        <w:t>in order to</w:t>
      </w:r>
      <w:proofErr w:type="gramEnd"/>
      <w:r w:rsidRPr="006653A8">
        <w:rPr>
          <w:rFonts w:ascii="Linux Libertine" w:hAnsi="Linux Libertine" w:cs="Linux Libertine"/>
        </w:rPr>
        <w:t xml:space="preserve"> </w:t>
      </w:r>
      <w:r w:rsidR="00977B65" w:rsidRPr="006653A8">
        <w:rPr>
          <w:rFonts w:ascii="Linux Libertine" w:hAnsi="Linux Libertine" w:cs="Linux Libertine"/>
        </w:rPr>
        <w:t>test the research tools used</w:t>
      </w:r>
      <w:r w:rsidR="00F27B0E" w:rsidRPr="006653A8">
        <w:rPr>
          <w:rFonts w:ascii="Linux Libertine" w:hAnsi="Linux Libertine" w:cs="Linux Libertine"/>
        </w:rPr>
        <w:t xml:space="preserve"> and </w:t>
      </w:r>
      <w:r w:rsidR="00826D82">
        <w:rPr>
          <w:rFonts w:ascii="Linux Libertine" w:hAnsi="Linux Libertine" w:cs="Linux Libertine"/>
        </w:rPr>
        <w:t>ensure all relevant data is being collected</w:t>
      </w:r>
      <w:r w:rsidR="000936FB" w:rsidRPr="006653A8">
        <w:rPr>
          <w:rFonts w:ascii="Linux Libertine" w:hAnsi="Linux Libertine" w:cs="Linux Libertine"/>
        </w:rPr>
        <w:t xml:space="preserve">. </w:t>
      </w:r>
      <w:r w:rsidR="005020C7" w:rsidRPr="006653A8">
        <w:rPr>
          <w:rFonts w:ascii="Linux Libertine" w:hAnsi="Linux Libertine" w:cs="Linux Libertine"/>
        </w:rPr>
        <w:t>Donor participants will be asked to install the application on their mobile phones for two weeks. An initial visit to their homes will allow for assistance in installation. Another visit two weeks</w:t>
      </w:r>
      <w:r w:rsidR="002979D6" w:rsidRPr="006653A8">
        <w:rPr>
          <w:rFonts w:ascii="Linux Libertine" w:hAnsi="Linux Libertine" w:cs="Linux Libertine"/>
        </w:rPr>
        <w:t xml:space="preserve"> later</w:t>
      </w:r>
      <w:r w:rsidR="005020C7" w:rsidRPr="006653A8">
        <w:rPr>
          <w:rFonts w:ascii="Linux Libertine" w:hAnsi="Linux Libertine" w:cs="Linux Libertine"/>
        </w:rPr>
        <w:t xml:space="preserve"> will allow for them to give feedback</w:t>
      </w:r>
      <w:r w:rsidR="002979D6" w:rsidRPr="006653A8">
        <w:rPr>
          <w:rFonts w:ascii="Linux Libertine" w:hAnsi="Linux Libertine" w:cs="Linux Libertine"/>
        </w:rPr>
        <w:t xml:space="preserve"> on their app usage, </w:t>
      </w:r>
      <w:r w:rsidR="008C6EBF" w:rsidRPr="006653A8">
        <w:rPr>
          <w:rFonts w:ascii="Linux Libertine" w:hAnsi="Linux Libertine" w:cs="Linux Libertine"/>
        </w:rPr>
        <w:t>issues encountered and improvement suggest</w:t>
      </w:r>
      <w:r w:rsidR="00A76AD4">
        <w:rPr>
          <w:rFonts w:ascii="Linux Libertine" w:hAnsi="Linux Libertine" w:cs="Linux Libertine"/>
        </w:rPr>
        <w:t>ions</w:t>
      </w:r>
      <w:r w:rsidR="005020C7" w:rsidRPr="006653A8">
        <w:rPr>
          <w:rFonts w:ascii="Linux Libertine" w:hAnsi="Linux Libertine" w:cs="Linux Libertine"/>
        </w:rPr>
        <w:t xml:space="preserve">. </w:t>
      </w:r>
      <w:r w:rsidR="009209A9" w:rsidRPr="006653A8">
        <w:rPr>
          <w:rFonts w:ascii="Linux Libertine" w:hAnsi="Linux Libertine" w:cs="Linux Libertine"/>
        </w:rPr>
        <w:t>During this visit</w:t>
      </w:r>
      <w:r w:rsidR="00063DEB" w:rsidRPr="006653A8">
        <w:rPr>
          <w:rFonts w:ascii="Linux Libertine" w:hAnsi="Linux Libertine" w:cs="Linux Libertine"/>
        </w:rPr>
        <w:t xml:space="preserve">, the semi-structured interview will be </w:t>
      </w:r>
      <w:r w:rsidR="006C21E3" w:rsidRPr="006653A8">
        <w:rPr>
          <w:rFonts w:ascii="Linux Libertine" w:hAnsi="Linux Libertine" w:cs="Linux Libertine"/>
        </w:rPr>
        <w:t>piloted.</w:t>
      </w:r>
      <w:r w:rsidR="00063DEB" w:rsidRPr="006653A8">
        <w:rPr>
          <w:rFonts w:ascii="Linux Libertine" w:hAnsi="Linux Libertine" w:cs="Linux Libertine"/>
        </w:rPr>
        <w:t xml:space="preserve"> </w:t>
      </w:r>
      <w:r w:rsidR="005020C7" w:rsidRPr="006653A8">
        <w:rPr>
          <w:rFonts w:ascii="Linux Libertine" w:hAnsi="Linux Libertine" w:cs="Linux Libertine"/>
        </w:rPr>
        <w:t xml:space="preserve">Contact can be made with the researcher via WhatsApp </w:t>
      </w:r>
      <w:r w:rsidR="00156425" w:rsidRPr="006653A8">
        <w:rPr>
          <w:rFonts w:ascii="Linux Libertine" w:hAnsi="Linux Libertine" w:cs="Linux Libertine"/>
        </w:rPr>
        <w:t>for the duration of the pilot study</w:t>
      </w:r>
      <w:r w:rsidR="005020C7" w:rsidRPr="006653A8">
        <w:rPr>
          <w:rFonts w:ascii="Linux Libertine" w:hAnsi="Linux Libertine" w:cs="Linux Libertine"/>
        </w:rPr>
        <w:t>.</w:t>
      </w:r>
    </w:p>
    <w:p w14:paraId="60471C83" w14:textId="4729B491" w:rsidR="008327BF" w:rsidRPr="006653A8" w:rsidRDefault="000414A7" w:rsidP="000414A7">
      <w:pPr>
        <w:rPr>
          <w:rFonts w:ascii="Linux Libertine" w:hAnsi="Linux Libertine" w:cs="Linux Libertine"/>
        </w:rPr>
      </w:pPr>
      <w:bookmarkStart w:id="15" w:name="OLE_LINK18"/>
      <w:r w:rsidRPr="006653A8">
        <w:rPr>
          <w:rFonts w:ascii="Linux Libertine" w:hAnsi="Linux Libertine" w:cs="Linux Libertine"/>
        </w:rPr>
        <w:t>Training and observations with staff users will be done onsite</w:t>
      </w:r>
      <w:r w:rsidR="00CD16BD" w:rsidRPr="006653A8">
        <w:rPr>
          <w:rFonts w:ascii="Linux Libertine" w:hAnsi="Linux Libertine" w:cs="Linux Libertine"/>
        </w:rPr>
        <w:t xml:space="preserve">, during </w:t>
      </w:r>
      <w:r w:rsidR="008327BF" w:rsidRPr="006653A8">
        <w:rPr>
          <w:rFonts w:ascii="Linux Libertine" w:hAnsi="Linux Libertine" w:cs="Linux Libertine"/>
        </w:rPr>
        <w:t xml:space="preserve">the researcher’s </w:t>
      </w:r>
      <w:r w:rsidR="00CD16BD" w:rsidRPr="006653A8">
        <w:rPr>
          <w:rFonts w:ascii="Linux Libertine" w:hAnsi="Linux Libertine" w:cs="Linux Libertine"/>
        </w:rPr>
        <w:t>weekly volunteering sessions</w:t>
      </w:r>
      <w:r w:rsidR="00443CBB">
        <w:rPr>
          <w:rFonts w:ascii="Linux Libertine" w:hAnsi="Linux Libertine" w:cs="Linux Libertine"/>
        </w:rPr>
        <w:t xml:space="preserve"> at the Milk Matters</w:t>
      </w:r>
      <w:r w:rsidR="00DC4266">
        <w:rPr>
          <w:rFonts w:ascii="Linux Libertine" w:hAnsi="Linux Libertine" w:cs="Linux Libertine"/>
        </w:rPr>
        <w:t xml:space="preserve"> office</w:t>
      </w:r>
      <w:r w:rsidRPr="006653A8">
        <w:rPr>
          <w:rFonts w:ascii="Linux Libertine" w:hAnsi="Linux Libertine" w:cs="Linux Libertine"/>
        </w:rPr>
        <w:t>.</w:t>
      </w:r>
      <w:r w:rsidR="002D5C72" w:rsidRPr="006653A8">
        <w:rPr>
          <w:rFonts w:ascii="Linux Libertine" w:hAnsi="Linux Libertine" w:cs="Linux Libertine"/>
        </w:rPr>
        <w:t xml:space="preserve"> </w:t>
      </w:r>
      <w:bookmarkEnd w:id="15"/>
      <w:r w:rsidR="002D5C72" w:rsidRPr="006653A8">
        <w:rPr>
          <w:rFonts w:ascii="Linux Libertine" w:hAnsi="Linux Libertine" w:cs="Linux Libertine"/>
        </w:rPr>
        <w:t xml:space="preserve">These sessions aim to </w:t>
      </w:r>
      <w:r w:rsidR="0005497D" w:rsidRPr="006653A8">
        <w:rPr>
          <w:rFonts w:ascii="Linux Libertine" w:hAnsi="Linux Libertine" w:cs="Linux Libertine"/>
        </w:rPr>
        <w:t>find any additional issues within the system and to give the staff confidence to make effective use of the system before deployment.</w:t>
      </w:r>
    </w:p>
    <w:p w14:paraId="13FD4E86" w14:textId="50EE01DC" w:rsidR="00CD16BD" w:rsidRPr="006653A8" w:rsidRDefault="00F13D48" w:rsidP="000414A7">
      <w:pPr>
        <w:rPr>
          <w:rFonts w:ascii="Linux Libertine" w:hAnsi="Linux Libertine" w:cs="Linux Libertine"/>
        </w:rPr>
      </w:pPr>
      <w:r>
        <w:rPr>
          <w:rFonts w:ascii="Linux Libertine" w:hAnsi="Linux Libertine" w:cs="Linux Libertine"/>
        </w:rPr>
        <w:t>Approval from the</w:t>
      </w:r>
      <w:r w:rsidR="009C397A" w:rsidRPr="006653A8">
        <w:rPr>
          <w:rFonts w:ascii="Linux Libertine" w:hAnsi="Linux Libertine" w:cs="Linux Libertine"/>
        </w:rPr>
        <w:t xml:space="preserve"> Milk Matters CEO will </w:t>
      </w:r>
      <w:r>
        <w:rPr>
          <w:rFonts w:ascii="Linux Libertine" w:hAnsi="Linux Libertine" w:cs="Linux Libertine"/>
        </w:rPr>
        <w:t>be required before</w:t>
      </w:r>
      <w:r w:rsidR="009C397A" w:rsidRPr="006653A8">
        <w:rPr>
          <w:rFonts w:ascii="Linux Libertine" w:hAnsi="Linux Libertine" w:cs="Linux Libertine"/>
        </w:rPr>
        <w:t xml:space="preserve"> release of the application to deployment evaluation.</w:t>
      </w:r>
    </w:p>
    <w:p w14:paraId="2700CFAA" w14:textId="15DEC720" w:rsidR="00067870" w:rsidRPr="006653A8" w:rsidRDefault="00067870" w:rsidP="00FC6EFD">
      <w:pPr>
        <w:pStyle w:val="Heading2"/>
      </w:pPr>
      <w:r w:rsidRPr="006653A8">
        <w:t>Deployment evaluation</w:t>
      </w:r>
    </w:p>
    <w:p w14:paraId="2B3A09A8" w14:textId="005B5A05" w:rsidR="0057588A" w:rsidRPr="006653A8" w:rsidRDefault="0057588A" w:rsidP="0057588A">
      <w:pPr>
        <w:rPr>
          <w:rFonts w:ascii="Linux Libertine" w:hAnsi="Linux Libertine" w:cs="Linux Libertine"/>
        </w:rPr>
      </w:pPr>
      <w:r w:rsidRPr="006653A8">
        <w:rPr>
          <w:rFonts w:ascii="Linux Libertine" w:hAnsi="Linux Libertine" w:cs="Linux Libertine"/>
        </w:rPr>
        <w:t xml:space="preserve">Both quantitative and qualitative evaluation methods will be used in this </w:t>
      </w:r>
      <w:r w:rsidR="002267BE" w:rsidRPr="006653A8">
        <w:rPr>
          <w:rFonts w:ascii="Linux Libertine" w:hAnsi="Linux Libertine" w:cs="Linux Libertine"/>
        </w:rPr>
        <w:t>evaluation</w:t>
      </w:r>
      <w:r w:rsidRPr="006653A8">
        <w:rPr>
          <w:rFonts w:ascii="Linux Libertine" w:hAnsi="Linux Libertine" w:cs="Linux Libertine"/>
        </w:rPr>
        <w:t xml:space="preserve">. </w:t>
      </w:r>
    </w:p>
    <w:p w14:paraId="6C913B29" w14:textId="77777777" w:rsidR="0057588A" w:rsidRPr="006653A8" w:rsidRDefault="0057588A" w:rsidP="00FC6EFD">
      <w:pPr>
        <w:pStyle w:val="Heading3"/>
      </w:pPr>
      <w:r w:rsidRPr="006653A8">
        <w:t>Quantitative Evaluation</w:t>
      </w:r>
    </w:p>
    <w:p w14:paraId="2BCFC149" w14:textId="18AFC06D" w:rsidR="00FF7503" w:rsidRPr="006653A8" w:rsidRDefault="0057588A" w:rsidP="00FF7503">
      <w:pPr>
        <w:tabs>
          <w:tab w:val="left" w:pos="851"/>
        </w:tabs>
        <w:spacing w:before="60" w:after="60"/>
        <w:rPr>
          <w:rFonts w:ascii="Linux Libertine" w:hAnsi="Linux Libertine" w:cs="Linux Libertine"/>
        </w:rPr>
      </w:pPr>
      <w:r w:rsidRPr="006653A8">
        <w:rPr>
          <w:rFonts w:ascii="Linux Libertine" w:hAnsi="Linux Libertine" w:cs="Linux Libertine"/>
        </w:rPr>
        <w:t>Both the mobile application and web application will be quantitatively measured using usage logs as well as error logs</w:t>
      </w:r>
      <w:r w:rsidR="00C279BF" w:rsidRPr="006653A8">
        <w:rPr>
          <w:rFonts w:ascii="Linux Libertine" w:hAnsi="Linux Libertine" w:cs="Linux Libertine"/>
        </w:rPr>
        <w:t xml:space="preserve">, for the duration of the </w:t>
      </w:r>
      <w:r w:rsidR="00C9754B" w:rsidRPr="006653A8">
        <w:rPr>
          <w:rFonts w:ascii="Linux Libertine" w:hAnsi="Linux Libertine" w:cs="Linux Libertine"/>
        </w:rPr>
        <w:t>deployment evaluation</w:t>
      </w:r>
      <w:r w:rsidRPr="006653A8">
        <w:rPr>
          <w:rFonts w:ascii="Linux Libertine" w:hAnsi="Linux Libertine" w:cs="Linux Libertine"/>
        </w:rPr>
        <w:t xml:space="preserve">. </w:t>
      </w:r>
      <w:r w:rsidR="008D0D19">
        <w:rPr>
          <w:rFonts w:ascii="Linux Libertine" w:hAnsi="Linux Libertine" w:cs="Linux Libertine"/>
        </w:rPr>
        <w:t>All users will be able to consent</w:t>
      </w:r>
      <w:r w:rsidR="001836CA">
        <w:rPr>
          <w:rFonts w:ascii="Linux Libertine" w:hAnsi="Linux Libertine" w:cs="Linux Libertine"/>
        </w:rPr>
        <w:t xml:space="preserve"> to or opt-out of usage </w:t>
      </w:r>
      <w:r w:rsidR="00126091">
        <w:rPr>
          <w:rFonts w:ascii="Linux Libertine" w:hAnsi="Linux Libertine" w:cs="Linux Libertine"/>
        </w:rPr>
        <w:t>analytics</w:t>
      </w:r>
      <w:r w:rsidR="001836CA">
        <w:rPr>
          <w:rFonts w:ascii="Linux Libertine" w:hAnsi="Linux Libertine" w:cs="Linux Libertine"/>
        </w:rPr>
        <w:t xml:space="preserve"> before logging in to the application.</w:t>
      </w:r>
      <w:r w:rsidR="00EF249B">
        <w:rPr>
          <w:rFonts w:ascii="Linux Libertine" w:hAnsi="Linux Libertine" w:cs="Linux Libertine"/>
        </w:rPr>
        <w:t xml:space="preserve"> All data will be </w:t>
      </w:r>
      <w:r w:rsidR="00EF249B" w:rsidRPr="006653A8">
        <w:rPr>
          <w:rFonts w:ascii="Linux Libertine" w:hAnsi="Linux Libertine" w:cs="Linux Libertine"/>
        </w:rPr>
        <w:t>recorded anonymously to ensure privacy of the users.</w:t>
      </w:r>
    </w:p>
    <w:p w14:paraId="301B59D9" w14:textId="2F474390" w:rsidR="00A6190B" w:rsidRPr="006653A8" w:rsidRDefault="0057588A" w:rsidP="0057588A">
      <w:pPr>
        <w:rPr>
          <w:rFonts w:ascii="Linux Libertine" w:hAnsi="Linux Libertine" w:cs="Linux Libertine"/>
        </w:rPr>
      </w:pPr>
      <w:r w:rsidRPr="006653A8">
        <w:rPr>
          <w:rFonts w:ascii="Linux Libertine" w:hAnsi="Linux Libertine" w:cs="Linux Libertine"/>
        </w:rPr>
        <w:t xml:space="preserve">Through </w:t>
      </w:r>
      <w:r w:rsidR="001836CA">
        <w:rPr>
          <w:rFonts w:ascii="Linux Libertine" w:hAnsi="Linux Libertine" w:cs="Linux Libertine"/>
        </w:rPr>
        <w:t>these analytics the</w:t>
      </w:r>
      <w:r w:rsidRPr="006653A8">
        <w:rPr>
          <w:rFonts w:ascii="Linux Libertine" w:hAnsi="Linux Libertine" w:cs="Linux Libertine"/>
        </w:rPr>
        <w:t xml:space="preserve"> researcher will be able to determine how often either application is used, which features of the mobile application are accessed most often, how often content is updated by staff users and how often various errors are encountered. </w:t>
      </w:r>
    </w:p>
    <w:p w14:paraId="10E3C044" w14:textId="69644BAB" w:rsidR="00A6190B" w:rsidRPr="006653A8" w:rsidRDefault="007A3E2B" w:rsidP="0057588A">
      <w:pPr>
        <w:rPr>
          <w:rFonts w:ascii="Linux Libertine" w:hAnsi="Linux Libertine" w:cs="Linux Libertine"/>
        </w:rPr>
      </w:pPr>
      <w:r>
        <w:rPr>
          <w:rFonts w:ascii="Linux Libertine" w:hAnsi="Linux Libertine" w:cs="Linux Libertine"/>
        </w:rPr>
        <w:t>During this time</w:t>
      </w:r>
      <w:r w:rsidR="00153C02">
        <w:rPr>
          <w:rFonts w:ascii="Linux Libertine" w:hAnsi="Linux Libertine" w:cs="Linux Libertine"/>
        </w:rPr>
        <w:t>,</w:t>
      </w:r>
      <w:r w:rsidR="00A6190B" w:rsidRPr="006653A8">
        <w:rPr>
          <w:rFonts w:ascii="Linux Libertine" w:hAnsi="Linux Libertine" w:cs="Linux Libertine"/>
        </w:rPr>
        <w:t xml:space="preserve"> Milk Matters initiated </w:t>
      </w:r>
      <w:r w:rsidR="00105D45">
        <w:rPr>
          <w:rFonts w:ascii="Linux Libertine" w:hAnsi="Linux Libertine" w:cs="Linux Libertine"/>
        </w:rPr>
        <w:t xml:space="preserve">communication </w:t>
      </w:r>
      <w:r w:rsidR="00A6190B" w:rsidRPr="006653A8">
        <w:rPr>
          <w:rFonts w:ascii="Linux Libertine" w:hAnsi="Linux Libertine" w:cs="Linux Libertine"/>
        </w:rPr>
        <w:t xml:space="preserve">events, such as newsletters and social media posts will also be </w:t>
      </w:r>
      <w:r w:rsidR="00117BB3">
        <w:rPr>
          <w:rFonts w:ascii="Linux Libertine" w:hAnsi="Linux Libertine" w:cs="Linux Libertine"/>
        </w:rPr>
        <w:t>tracked</w:t>
      </w:r>
      <w:r w:rsidR="00C9754B" w:rsidRPr="006653A8">
        <w:rPr>
          <w:rFonts w:ascii="Linux Libertine" w:hAnsi="Linux Libertine" w:cs="Linux Libertine"/>
        </w:rPr>
        <w:t>. This will allow the</w:t>
      </w:r>
      <w:r w:rsidR="00A362D1" w:rsidRPr="006653A8">
        <w:rPr>
          <w:rFonts w:ascii="Linux Libertine" w:hAnsi="Linux Libertine" w:cs="Linux Libertine"/>
        </w:rPr>
        <w:t xml:space="preserve"> </w:t>
      </w:r>
      <w:r w:rsidR="00EE3C2E" w:rsidRPr="006653A8">
        <w:rPr>
          <w:rFonts w:ascii="Linux Libertine" w:hAnsi="Linux Libertine" w:cs="Linux Libertine"/>
        </w:rPr>
        <w:t xml:space="preserve">possible </w:t>
      </w:r>
      <w:r w:rsidR="00A362D1" w:rsidRPr="006653A8">
        <w:rPr>
          <w:rFonts w:ascii="Linux Libertine" w:hAnsi="Linux Libertine" w:cs="Linux Libertine"/>
        </w:rPr>
        <w:t>changes in usage of the application when these events occur</w:t>
      </w:r>
      <w:r w:rsidR="00C9754B" w:rsidRPr="006653A8">
        <w:rPr>
          <w:rFonts w:ascii="Linux Libertine" w:hAnsi="Linux Libertine" w:cs="Linux Libertine"/>
        </w:rPr>
        <w:t xml:space="preserve"> to be quantified</w:t>
      </w:r>
      <w:r w:rsidR="00A362D1" w:rsidRPr="006653A8">
        <w:rPr>
          <w:rFonts w:ascii="Linux Libertine" w:hAnsi="Linux Libertine" w:cs="Linux Libertine"/>
        </w:rPr>
        <w:t>.</w:t>
      </w:r>
    </w:p>
    <w:p w14:paraId="3FF7846C" w14:textId="7D235257" w:rsidR="0057588A" w:rsidRPr="006653A8" w:rsidRDefault="0057588A" w:rsidP="00FC6EFD">
      <w:pPr>
        <w:pStyle w:val="Heading3"/>
      </w:pPr>
      <w:r w:rsidRPr="006653A8">
        <w:t>Qualitative Evaluation</w:t>
      </w:r>
    </w:p>
    <w:p w14:paraId="5489EEF1" w14:textId="77777777" w:rsidR="00C03277" w:rsidRPr="006653A8" w:rsidRDefault="00C03277" w:rsidP="00FC6EFD">
      <w:pPr>
        <w:pStyle w:val="Heading4"/>
      </w:pPr>
      <w:r w:rsidRPr="006653A8">
        <w:t>Donor users</w:t>
      </w:r>
    </w:p>
    <w:p w14:paraId="4AA08897" w14:textId="1E9EE4FC" w:rsidR="00C03277" w:rsidRPr="006653A8" w:rsidRDefault="00C03277" w:rsidP="00C03277">
      <w:pPr>
        <w:rPr>
          <w:rFonts w:ascii="Linux Libertine" w:hAnsi="Linux Libertine" w:cs="Linux Libertine"/>
        </w:rPr>
      </w:pPr>
      <w:bookmarkStart w:id="16" w:name="OLE_LINK17"/>
      <w:r w:rsidRPr="006653A8">
        <w:rPr>
          <w:rFonts w:ascii="Linux Libertine" w:hAnsi="Linux Libertine" w:cs="Linux Libertine"/>
        </w:rPr>
        <w:t xml:space="preserve">Within two weeks after deployment a sensitizing session will be organized with the donor users. Each one-on-one session aims to increase awareness about the application, determine user expectations of the application, offer initial </w:t>
      </w:r>
      <w:r w:rsidR="00A528FE" w:rsidRPr="006653A8">
        <w:rPr>
          <w:rFonts w:ascii="Linux Libertine" w:hAnsi="Linux Libertine" w:cs="Linux Libertine"/>
        </w:rPr>
        <w:t xml:space="preserve">installation </w:t>
      </w:r>
      <w:proofErr w:type="gramStart"/>
      <w:r w:rsidRPr="006653A8">
        <w:rPr>
          <w:rFonts w:ascii="Linux Libertine" w:hAnsi="Linux Libertine" w:cs="Linux Libertine"/>
        </w:rPr>
        <w:t>support</w:t>
      </w:r>
      <w:proofErr w:type="gramEnd"/>
      <w:r w:rsidRPr="006653A8">
        <w:rPr>
          <w:rFonts w:ascii="Linux Libertine" w:hAnsi="Linux Libertine" w:cs="Linux Libertine"/>
        </w:rPr>
        <w:t xml:space="preserve"> and then shift donor users from awareness to usage of the mobile application. Donors </w:t>
      </w:r>
      <w:bookmarkStart w:id="17" w:name="OLE_LINK10"/>
      <w:r w:rsidRPr="006653A8">
        <w:rPr>
          <w:rFonts w:ascii="Linux Libertine" w:hAnsi="Linux Libertine" w:cs="Linux Libertine"/>
        </w:rPr>
        <w:t>will be required to download the application onto their own mobile device.</w:t>
      </w:r>
    </w:p>
    <w:bookmarkEnd w:id="17"/>
    <w:p w14:paraId="4F1ADC80" w14:textId="3814BBD5" w:rsidR="00C03277" w:rsidRDefault="00C03277" w:rsidP="00C03277">
      <w:pPr>
        <w:rPr>
          <w:rFonts w:ascii="Linux Libertine" w:hAnsi="Linux Libertine" w:cs="Linux Libertine"/>
        </w:rPr>
      </w:pPr>
      <w:r w:rsidRPr="006653A8">
        <w:rPr>
          <w:rFonts w:ascii="Linux Libertine" w:hAnsi="Linux Libertine" w:cs="Linux Libertine"/>
        </w:rPr>
        <w:t xml:space="preserve">Individual interviews, lasting 45-60 minutes each, will then be performed with the donor users </w:t>
      </w:r>
      <w:r w:rsidR="00D2677F" w:rsidRPr="006653A8">
        <w:rPr>
          <w:rFonts w:ascii="Linux Libertine" w:hAnsi="Linux Libertine" w:cs="Linux Libertine"/>
        </w:rPr>
        <w:t>three weeks later</w:t>
      </w:r>
      <w:r w:rsidRPr="006653A8">
        <w:rPr>
          <w:rFonts w:ascii="Linux Libertine" w:hAnsi="Linux Libertine" w:cs="Linux Libertine"/>
        </w:rPr>
        <w:t xml:space="preserve">. These will be done at a location and time convenient to each donor mother, improving the likelihood that donor users will be willing to give of their time to complete the interview. Semi-structured interviews will be used with open ended questions, allowing for donor users to provide their own insight into their use of the mobile application. Themes from these interviews will be analysed using </w:t>
      </w:r>
      <w:proofErr w:type="spellStart"/>
      <w:r w:rsidRPr="006653A8">
        <w:rPr>
          <w:rFonts w:ascii="Linux Libertine" w:hAnsi="Linux Libertine" w:cs="Linux Libertine"/>
        </w:rPr>
        <w:t>nVivo</w:t>
      </w:r>
      <w:proofErr w:type="spellEnd"/>
      <w:r w:rsidRPr="006653A8">
        <w:rPr>
          <w:rFonts w:ascii="Linux Libertine" w:hAnsi="Linux Libertine" w:cs="Linux Libertine"/>
        </w:rPr>
        <w:t xml:space="preserve"> software. </w:t>
      </w:r>
      <w:bookmarkEnd w:id="16"/>
    </w:p>
    <w:p w14:paraId="3426B4AB" w14:textId="77777777" w:rsidR="005C16A1" w:rsidRPr="006653A8" w:rsidRDefault="005C16A1" w:rsidP="00C03277">
      <w:pPr>
        <w:rPr>
          <w:rFonts w:ascii="Linux Libertine" w:hAnsi="Linux Libertine" w:cs="Linux Libertine"/>
        </w:rPr>
      </w:pPr>
    </w:p>
    <w:p w14:paraId="446198CC" w14:textId="50CE2601" w:rsidR="00631D58" w:rsidRPr="006653A8" w:rsidRDefault="00631D58" w:rsidP="00FC6EFD">
      <w:pPr>
        <w:pStyle w:val="Heading4"/>
      </w:pPr>
      <w:r w:rsidRPr="006653A8">
        <w:t>Staff users</w:t>
      </w:r>
    </w:p>
    <w:p w14:paraId="6ACF3411" w14:textId="2A0B59A4" w:rsidR="00C85F14" w:rsidRPr="006653A8" w:rsidRDefault="00B6775D" w:rsidP="00B6775D">
      <w:pPr>
        <w:rPr>
          <w:rFonts w:ascii="Linux Libertine" w:hAnsi="Linux Libertine" w:cs="Linux Libertine"/>
        </w:rPr>
      </w:pPr>
      <w:r w:rsidRPr="006653A8">
        <w:rPr>
          <w:rFonts w:ascii="Linux Libertine" w:hAnsi="Linux Libertine" w:cs="Linux Libertine"/>
        </w:rPr>
        <w:t xml:space="preserve">Usage of the staff-facing application will be observed </w:t>
      </w:r>
      <w:r w:rsidR="00DD4535">
        <w:rPr>
          <w:rFonts w:ascii="Linux Libertine" w:hAnsi="Linux Libertine" w:cs="Linux Libertine"/>
        </w:rPr>
        <w:t xml:space="preserve">and discussed </w:t>
      </w:r>
      <w:r w:rsidRPr="006653A8">
        <w:rPr>
          <w:rFonts w:ascii="Linux Libertine" w:hAnsi="Linux Libertine" w:cs="Linux Libertine"/>
        </w:rPr>
        <w:t>during weekly volunteering in the Milk Matters office</w:t>
      </w:r>
      <w:r w:rsidR="00AA3B33">
        <w:rPr>
          <w:rFonts w:ascii="Linux Libertine" w:hAnsi="Linux Libertine" w:cs="Linux Libertine"/>
        </w:rPr>
        <w:t>, as well as additional arranged times</w:t>
      </w:r>
      <w:r w:rsidRPr="006653A8">
        <w:rPr>
          <w:rFonts w:ascii="Linux Libertine" w:hAnsi="Linux Libertine" w:cs="Linux Libertine"/>
        </w:rPr>
        <w:t xml:space="preserve">. </w:t>
      </w:r>
      <w:r w:rsidR="00C85F14" w:rsidRPr="006653A8">
        <w:rPr>
          <w:rFonts w:ascii="Linux Libertine" w:hAnsi="Linux Libertine" w:cs="Linux Libertine"/>
        </w:rPr>
        <w:t xml:space="preserve">This will allow the researcher to obtain insight into the contextual use of the web application </w:t>
      </w:r>
      <w:r w:rsidR="00D24DC7" w:rsidRPr="006653A8">
        <w:rPr>
          <w:rFonts w:ascii="Linux Libertine" w:hAnsi="Linux Libertine" w:cs="Linux Libertine"/>
        </w:rPr>
        <w:t>post</w:t>
      </w:r>
      <w:r w:rsidR="00A12AA3">
        <w:rPr>
          <w:rFonts w:ascii="Linux Libertine" w:hAnsi="Linux Libertine" w:cs="Linux Libertine"/>
        </w:rPr>
        <w:t>-</w:t>
      </w:r>
      <w:r w:rsidR="00D24DC7" w:rsidRPr="006653A8">
        <w:rPr>
          <w:rFonts w:ascii="Linux Libertine" w:hAnsi="Linux Libertine" w:cs="Linux Libertine"/>
        </w:rPr>
        <w:t xml:space="preserve">deployment </w:t>
      </w:r>
      <w:r w:rsidR="00C85F14" w:rsidRPr="006653A8">
        <w:rPr>
          <w:rFonts w:ascii="Linux Libertine" w:hAnsi="Linux Libertine" w:cs="Linux Libertine"/>
        </w:rPr>
        <w:t xml:space="preserve">and observe any issues that may arise. </w:t>
      </w:r>
    </w:p>
    <w:p w14:paraId="0F94DCD1" w14:textId="3908658F" w:rsidR="00B6775D" w:rsidRPr="006653A8" w:rsidRDefault="00B6775D" w:rsidP="00B6775D">
      <w:pPr>
        <w:rPr>
          <w:rFonts w:ascii="Linux Libertine" w:hAnsi="Linux Libertine" w:cs="Linux Libertine"/>
        </w:rPr>
      </w:pPr>
      <w:r w:rsidRPr="006653A8">
        <w:rPr>
          <w:rFonts w:ascii="Linux Libertine" w:hAnsi="Linux Libertine" w:cs="Linux Libertine"/>
        </w:rPr>
        <w:t>Semi-structured interviews will also be done with staff four weeks after deployment</w:t>
      </w:r>
      <w:r w:rsidR="00D82B72" w:rsidRPr="006653A8">
        <w:rPr>
          <w:rFonts w:ascii="Linux Libertine" w:hAnsi="Linux Libertine" w:cs="Linux Libertine"/>
        </w:rPr>
        <w:t>.</w:t>
      </w:r>
      <w:r w:rsidRPr="006653A8">
        <w:rPr>
          <w:rFonts w:ascii="Linux Libertine" w:hAnsi="Linux Libertine" w:cs="Linux Libertine"/>
        </w:rPr>
        <w:t xml:space="preserve"> </w:t>
      </w:r>
    </w:p>
    <w:p w14:paraId="124A7171" w14:textId="44F7C186" w:rsidR="00D175F0" w:rsidRPr="006653A8" w:rsidRDefault="0057588A" w:rsidP="00D175F0">
      <w:pPr>
        <w:rPr>
          <w:rFonts w:ascii="Linux Libertine" w:hAnsi="Linux Libertine" w:cs="Linux Libertine"/>
        </w:rPr>
      </w:pPr>
      <w:r w:rsidRPr="006653A8">
        <w:rPr>
          <w:rFonts w:ascii="Linux Libertine" w:hAnsi="Linux Libertine" w:cs="Linux Libertine"/>
        </w:rPr>
        <w:t>Staff user questions will cover the following topics:</w:t>
      </w:r>
    </w:p>
    <w:p w14:paraId="3660FE85" w14:textId="44FF541B" w:rsidR="0057588A" w:rsidRPr="006653A8" w:rsidRDefault="0057588A" w:rsidP="0057588A">
      <w:pPr>
        <w:pStyle w:val="ListParagraph"/>
        <w:numPr>
          <w:ilvl w:val="0"/>
          <w:numId w:val="11"/>
        </w:numPr>
        <w:rPr>
          <w:rFonts w:ascii="Linux Libertine" w:hAnsi="Linux Libertine" w:cs="Linux Libertine"/>
        </w:rPr>
      </w:pPr>
      <w:r w:rsidRPr="006653A8">
        <w:rPr>
          <w:rFonts w:ascii="Linux Libertine" w:hAnsi="Linux Libertine" w:cs="Linux Libertine"/>
        </w:rPr>
        <w:t>Usefulness/value of the web application</w:t>
      </w:r>
    </w:p>
    <w:p w14:paraId="421115F3" w14:textId="4C059204" w:rsidR="0057588A" w:rsidRPr="006653A8" w:rsidRDefault="0057588A" w:rsidP="0057588A">
      <w:pPr>
        <w:pStyle w:val="ListParagraph"/>
        <w:numPr>
          <w:ilvl w:val="0"/>
          <w:numId w:val="11"/>
        </w:numPr>
        <w:rPr>
          <w:rFonts w:ascii="Linux Libertine" w:hAnsi="Linux Libertine" w:cs="Linux Libertine"/>
        </w:rPr>
      </w:pPr>
      <w:r w:rsidRPr="006653A8">
        <w:rPr>
          <w:rFonts w:ascii="Linux Libertine" w:hAnsi="Linux Libertine" w:cs="Linux Libertine"/>
        </w:rPr>
        <w:t>Ease of use of the web application</w:t>
      </w:r>
    </w:p>
    <w:p w14:paraId="0CBF85FD" w14:textId="5E915F01" w:rsidR="00483DA6" w:rsidRPr="006653A8" w:rsidRDefault="00483DA6" w:rsidP="00483DA6">
      <w:pPr>
        <w:pStyle w:val="ListParagraph"/>
        <w:numPr>
          <w:ilvl w:val="0"/>
          <w:numId w:val="11"/>
        </w:numPr>
        <w:rPr>
          <w:rFonts w:ascii="Linux Libertine" w:hAnsi="Linux Libertine" w:cs="Linux Libertine"/>
        </w:rPr>
      </w:pPr>
      <w:r w:rsidRPr="006653A8">
        <w:rPr>
          <w:rFonts w:ascii="Linux Libertine" w:hAnsi="Linux Libertine" w:cs="Linux Libertine"/>
        </w:rPr>
        <w:t>Difficulties encountered</w:t>
      </w:r>
      <w:r w:rsidR="0013749F" w:rsidRPr="006653A8">
        <w:rPr>
          <w:rFonts w:ascii="Linux Libertine" w:hAnsi="Linux Libertine" w:cs="Linux Libertine"/>
        </w:rPr>
        <w:t xml:space="preserve"> during </w:t>
      </w:r>
      <w:proofErr w:type="gramStart"/>
      <w:r w:rsidR="0013749F" w:rsidRPr="006653A8">
        <w:rPr>
          <w:rFonts w:ascii="Linux Libertine" w:hAnsi="Linux Libertine" w:cs="Linux Libertine"/>
        </w:rPr>
        <w:t>use</w:t>
      </w:r>
      <w:proofErr w:type="gramEnd"/>
    </w:p>
    <w:p w14:paraId="2483D8C1" w14:textId="3850C052" w:rsidR="0057588A" w:rsidRPr="006653A8" w:rsidRDefault="0057588A" w:rsidP="0057588A">
      <w:pPr>
        <w:pStyle w:val="ListParagraph"/>
        <w:numPr>
          <w:ilvl w:val="0"/>
          <w:numId w:val="11"/>
        </w:numPr>
        <w:rPr>
          <w:rFonts w:ascii="Linux Libertine" w:hAnsi="Linux Libertine" w:cs="Linux Libertine"/>
        </w:rPr>
      </w:pPr>
      <w:bookmarkStart w:id="18" w:name="OLE_LINK14"/>
      <w:r w:rsidRPr="006653A8">
        <w:rPr>
          <w:rFonts w:ascii="Linux Libertine" w:hAnsi="Linux Libertine" w:cs="Linux Libertine"/>
        </w:rPr>
        <w:t>Perceived change in donor user’s behaviour</w:t>
      </w:r>
    </w:p>
    <w:bookmarkEnd w:id="18"/>
    <w:p w14:paraId="0CEEE1D5" w14:textId="6BDE814F" w:rsidR="006053EE" w:rsidRPr="006653A8" w:rsidRDefault="006053EE" w:rsidP="0057588A">
      <w:pPr>
        <w:pStyle w:val="ListParagraph"/>
        <w:numPr>
          <w:ilvl w:val="0"/>
          <w:numId w:val="11"/>
        </w:numPr>
        <w:rPr>
          <w:rFonts w:ascii="Linux Libertine" w:hAnsi="Linux Libertine" w:cs="Linux Libertine"/>
        </w:rPr>
      </w:pPr>
      <w:r w:rsidRPr="006653A8">
        <w:rPr>
          <w:rFonts w:ascii="Linux Libertine" w:hAnsi="Linux Libertine" w:cs="Linux Libertine"/>
        </w:rPr>
        <w:t>Feedback on usage statistics</w:t>
      </w:r>
    </w:p>
    <w:p w14:paraId="5213A8A9" w14:textId="48A33092" w:rsidR="00D82B72" w:rsidRPr="006653A8" w:rsidRDefault="00D82B72" w:rsidP="00D82B72">
      <w:pPr>
        <w:rPr>
          <w:rFonts w:ascii="Linux Libertine" w:hAnsi="Linux Libertine" w:cs="Linux Libertine"/>
        </w:rPr>
      </w:pPr>
      <w:r w:rsidRPr="006653A8">
        <w:rPr>
          <w:rFonts w:ascii="Linux Libertine" w:hAnsi="Linux Libertine" w:cs="Linux Libertine"/>
        </w:rPr>
        <w:t>Endline interviews will be performed with Milk Matters staff three weeks later to discuss usage, beneficiary feedback, the impacts on the N</w:t>
      </w:r>
      <w:r w:rsidR="005928C3">
        <w:rPr>
          <w:rFonts w:ascii="Linux Libertine" w:hAnsi="Linux Libertine" w:cs="Linux Libertine"/>
        </w:rPr>
        <w:t>G</w:t>
      </w:r>
      <w:r w:rsidRPr="006653A8">
        <w:rPr>
          <w:rFonts w:ascii="Linux Libertine" w:hAnsi="Linux Libertine" w:cs="Linux Libertine"/>
        </w:rPr>
        <w:t>O</w:t>
      </w:r>
      <w:r w:rsidR="00506E3C" w:rsidRPr="006653A8">
        <w:rPr>
          <w:rFonts w:ascii="Linux Libertine" w:hAnsi="Linux Libertine" w:cs="Linux Libertine"/>
        </w:rPr>
        <w:t>, challenges in the ongoing project development</w:t>
      </w:r>
      <w:r w:rsidRPr="006653A8">
        <w:rPr>
          <w:rFonts w:ascii="Linux Libertine" w:hAnsi="Linux Libertine" w:cs="Linux Libertine"/>
        </w:rPr>
        <w:t xml:space="preserve"> and maintenance or future work.</w:t>
      </w:r>
    </w:p>
    <w:p w14:paraId="205AA856" w14:textId="77777777" w:rsidR="00A723F1" w:rsidRPr="006653A8" w:rsidRDefault="00DB53C1" w:rsidP="00631D58">
      <w:pPr>
        <w:rPr>
          <w:rFonts w:ascii="Linux Libertine" w:hAnsi="Linux Libertine" w:cs="Linux Libertine"/>
        </w:rPr>
      </w:pPr>
      <w:bookmarkStart w:id="19" w:name="OLE_LINK15"/>
      <w:r w:rsidRPr="006653A8">
        <w:rPr>
          <w:rFonts w:ascii="Linux Libertine" w:hAnsi="Linux Libertine" w:cs="Linux Libertine"/>
        </w:rPr>
        <w:t>Additionally, challenges encountered during the project by the researcher will be included</w:t>
      </w:r>
      <w:r w:rsidR="00C63798" w:rsidRPr="006653A8">
        <w:rPr>
          <w:rFonts w:ascii="Linux Libertine" w:hAnsi="Linux Libertine" w:cs="Linux Libertine"/>
        </w:rPr>
        <w:t xml:space="preserve"> in answering </w:t>
      </w:r>
      <w:r w:rsidR="00C2461B" w:rsidRPr="006653A8">
        <w:rPr>
          <w:rFonts w:ascii="Linux Libertine" w:hAnsi="Linux Libertine" w:cs="Linux Libertine"/>
        </w:rPr>
        <w:t>the question of sustainability</w:t>
      </w:r>
      <w:r w:rsidR="00584E0D" w:rsidRPr="006653A8">
        <w:rPr>
          <w:rFonts w:ascii="Linux Libertine" w:hAnsi="Linux Libertine" w:cs="Linux Libertine"/>
        </w:rPr>
        <w:t xml:space="preserve"> as well as a semi-structured interview with the project supervisor</w:t>
      </w:r>
      <w:r w:rsidRPr="006653A8">
        <w:rPr>
          <w:rFonts w:ascii="Linux Libertine" w:hAnsi="Linux Libertine" w:cs="Linux Libertine"/>
        </w:rPr>
        <w:t>.</w:t>
      </w:r>
    </w:p>
    <w:p w14:paraId="3E17180A" w14:textId="3B3FE7F1" w:rsidR="00E95EE3" w:rsidRPr="006653A8" w:rsidRDefault="00E95EE3" w:rsidP="00F54DAB">
      <w:pPr>
        <w:pStyle w:val="Heading1"/>
      </w:pPr>
      <w:r w:rsidRPr="006653A8">
        <w:t>PRELIMINARY FINDINGS</w:t>
      </w:r>
    </w:p>
    <w:p w14:paraId="108C3CD5" w14:textId="749C9C0C" w:rsidR="009D6808" w:rsidRPr="00FC6EFD" w:rsidRDefault="009D6808" w:rsidP="00FC6EFD">
      <w:pPr>
        <w:pStyle w:val="Heading2"/>
      </w:pPr>
      <w:r w:rsidRPr="00FC6EFD">
        <w:t>Contacting previous students</w:t>
      </w:r>
    </w:p>
    <w:p w14:paraId="49A92622" w14:textId="7C9135A4" w:rsidR="00E95EE3" w:rsidRPr="006653A8" w:rsidRDefault="009D6808" w:rsidP="00E95EE3">
      <w:pPr>
        <w:rPr>
          <w:rFonts w:ascii="Linux Libertine" w:hAnsi="Linux Libertine" w:cs="Linux Libertine"/>
        </w:rPr>
      </w:pPr>
      <w:r w:rsidRPr="006653A8">
        <w:rPr>
          <w:rFonts w:ascii="Linux Libertine" w:hAnsi="Linux Libertine" w:cs="Linux Libertine"/>
        </w:rPr>
        <w:t>Since the Milk Matters project is a continuation of previous work, contact with previous postgraduate students who worked on the project is beneficial.</w:t>
      </w:r>
      <w:r w:rsidR="00996BEA" w:rsidRPr="006653A8">
        <w:rPr>
          <w:rFonts w:ascii="Linux Libertine" w:hAnsi="Linux Libertine" w:cs="Linux Libertine"/>
        </w:rPr>
        <w:t xml:space="preserve"> While students, contact with the supervisor was made via university accounts. Once a student is no longer registered with the university, these accounts are deactivated, making continued contact challenging. Other methods of contact such as LinkedIn and Facebook were used to attempt contact.</w:t>
      </w:r>
    </w:p>
    <w:p w14:paraId="2B7BC84F" w14:textId="6FFFE3AC" w:rsidR="00E95EE3" w:rsidRPr="006653A8" w:rsidRDefault="00E95EE3" w:rsidP="00FC6EFD">
      <w:pPr>
        <w:pStyle w:val="Heading2"/>
      </w:pPr>
      <w:r w:rsidRPr="006653A8">
        <w:t>Continuity of access</w:t>
      </w:r>
    </w:p>
    <w:p w14:paraId="7065AF00" w14:textId="1F61FCD5" w:rsidR="00E95EE3" w:rsidRPr="006653A8" w:rsidRDefault="00E95EE3" w:rsidP="00E95EE3">
      <w:pPr>
        <w:rPr>
          <w:rFonts w:ascii="Linux Libertine" w:hAnsi="Linux Libertine" w:cs="Linux Libertine"/>
        </w:rPr>
      </w:pPr>
      <w:r w:rsidRPr="006653A8">
        <w:rPr>
          <w:rFonts w:ascii="Linux Libertine" w:hAnsi="Linux Libertine" w:cs="Linux Libertine"/>
        </w:rPr>
        <w:t xml:space="preserve">With the initial </w:t>
      </w:r>
      <w:r w:rsidR="009D6808" w:rsidRPr="006653A8">
        <w:rPr>
          <w:rFonts w:ascii="Linux Libertine" w:hAnsi="Linux Libertine" w:cs="Linux Libertine"/>
        </w:rPr>
        <w:t>redesign of the Milk Matters app in 2020, Google Firebase was chosen to host the application and its database. The students set up the Firebase project using their Google workspace accounts</w:t>
      </w:r>
      <w:r w:rsidR="00996BEA" w:rsidRPr="006653A8">
        <w:rPr>
          <w:rFonts w:ascii="Linux Libertine" w:hAnsi="Linux Libertine" w:cs="Linux Libertine"/>
        </w:rPr>
        <w:t xml:space="preserve"> associated with their university accounts</w:t>
      </w:r>
      <w:r w:rsidR="009D6808" w:rsidRPr="006653A8">
        <w:rPr>
          <w:rFonts w:ascii="Linux Libertine" w:hAnsi="Linux Libertine" w:cs="Linux Libertine"/>
        </w:rPr>
        <w:t>. In 2021 access to the project was passed on to the new</w:t>
      </w:r>
      <w:r w:rsidR="000C0623">
        <w:rPr>
          <w:rFonts w:ascii="Linux Libertine" w:hAnsi="Linux Libertine" w:cs="Linux Libertine"/>
        </w:rPr>
        <w:t xml:space="preserve"> </w:t>
      </w:r>
      <w:r w:rsidR="009D6808" w:rsidRPr="006653A8">
        <w:rPr>
          <w:rFonts w:ascii="Linux Libertine" w:hAnsi="Linux Libertine" w:cs="Linux Libertine"/>
        </w:rPr>
        <w:t>project members’ university accounts, before the</w:t>
      </w:r>
      <w:r w:rsidR="004C2CD2" w:rsidRPr="006653A8">
        <w:rPr>
          <w:rFonts w:ascii="Linux Libertine" w:hAnsi="Linux Libertine" w:cs="Linux Libertine"/>
        </w:rPr>
        <w:t xml:space="preserve"> accounts of</w:t>
      </w:r>
      <w:r w:rsidR="009D6808" w:rsidRPr="006653A8">
        <w:rPr>
          <w:rFonts w:ascii="Linux Libertine" w:hAnsi="Linux Libertine" w:cs="Linux Libertine"/>
        </w:rPr>
        <w:t xml:space="preserve"> previous </w:t>
      </w:r>
      <w:r w:rsidR="004C2CD2" w:rsidRPr="006653A8">
        <w:rPr>
          <w:rFonts w:ascii="Linux Libertine" w:hAnsi="Linux Libertine" w:cs="Linux Libertine"/>
        </w:rPr>
        <w:t>project’s</w:t>
      </w:r>
      <w:r w:rsidR="009D6808" w:rsidRPr="006653A8">
        <w:rPr>
          <w:rFonts w:ascii="Linux Libertine" w:hAnsi="Linux Libertine" w:cs="Linux Libertine"/>
        </w:rPr>
        <w:t xml:space="preserve"> members were disabled. No postgraduate students took up the project in 2022. By the time the project was restarted in 2023 all the accounts associated with the Firebase project had been disabled by the university. Attempts were made to recover access to the previous students’ accounts, but these were unsuccessful</w:t>
      </w:r>
      <w:r w:rsidR="00996BEA" w:rsidRPr="006653A8">
        <w:rPr>
          <w:rFonts w:ascii="Linux Libertine" w:hAnsi="Linux Libertine" w:cs="Linux Libertine"/>
        </w:rPr>
        <w:t xml:space="preserve"> and resulted in significant delays</w:t>
      </w:r>
      <w:r w:rsidR="009D6808" w:rsidRPr="006653A8">
        <w:rPr>
          <w:rFonts w:ascii="Linux Libertine" w:hAnsi="Linux Libertine" w:cs="Linux Libertine"/>
        </w:rPr>
        <w:t>.</w:t>
      </w:r>
      <w:r w:rsidR="00996BEA" w:rsidRPr="006653A8">
        <w:rPr>
          <w:rFonts w:ascii="Linux Libertine" w:hAnsi="Linux Libertine" w:cs="Linux Libertine"/>
        </w:rPr>
        <w:t xml:space="preserve"> All Firebase database and project settings needed to be recreated in a new Firebase project.</w:t>
      </w:r>
    </w:p>
    <w:p w14:paraId="1F880847" w14:textId="458D5674" w:rsidR="00E95EE3" w:rsidRPr="006653A8" w:rsidRDefault="00E95EE3" w:rsidP="00FC6EFD">
      <w:pPr>
        <w:pStyle w:val="Heading2"/>
      </w:pPr>
      <w:r w:rsidRPr="006653A8">
        <w:t>Maintainability</w:t>
      </w:r>
    </w:p>
    <w:p w14:paraId="4B5EE68C" w14:textId="5DA1BCBA" w:rsidR="00996BEA" w:rsidRDefault="00FE2A09" w:rsidP="00996BEA">
      <w:pPr>
        <w:rPr>
          <w:rFonts w:ascii="Linux Libertine" w:hAnsi="Linux Libertine" w:cs="Linux Libertine"/>
        </w:rPr>
      </w:pPr>
      <w:r w:rsidRPr="006653A8">
        <w:rPr>
          <w:rFonts w:ascii="Linux Libertine" w:hAnsi="Linux Libertine" w:cs="Linux Libertine"/>
        </w:rPr>
        <w:t xml:space="preserve">Since development work on the Milk Matters project has been done in batches over the last 4 years, with significant times of no development, the Flutter version and many of the app dependencies were significantly out of date. This results in an app that is difficult to maintain and update. </w:t>
      </w:r>
    </w:p>
    <w:p w14:paraId="26F43977" w14:textId="77777777" w:rsidR="001C5F14" w:rsidRPr="006653A8" w:rsidRDefault="001C5F14" w:rsidP="00996BEA">
      <w:pPr>
        <w:rPr>
          <w:rFonts w:ascii="Linux Libertine" w:hAnsi="Linux Libertine" w:cs="Linux Libertine"/>
        </w:rPr>
      </w:pPr>
    </w:p>
    <w:p w14:paraId="2CAE46C3" w14:textId="138D36D4" w:rsidR="00905DC3" w:rsidRPr="006653A8" w:rsidRDefault="00905DC3" w:rsidP="00F54DAB">
      <w:pPr>
        <w:pStyle w:val="Heading1"/>
      </w:pPr>
      <w:r w:rsidRPr="006653A8">
        <w:lastRenderedPageBreak/>
        <w:t>PRELIMINARY RECOMMENDATIONS</w:t>
      </w:r>
    </w:p>
    <w:p w14:paraId="34DD6076" w14:textId="77777777" w:rsidR="00905DC3" w:rsidRPr="006653A8" w:rsidRDefault="00905DC3" w:rsidP="00905DC3">
      <w:pPr>
        <w:rPr>
          <w:rFonts w:ascii="Linux Libertine" w:hAnsi="Linux Libertine" w:cs="Linux Libertine"/>
        </w:rPr>
      </w:pPr>
      <w:r w:rsidRPr="006653A8">
        <w:rPr>
          <w:rFonts w:ascii="Linux Libertine" w:hAnsi="Linux Libertine" w:cs="Linux Libertine"/>
        </w:rPr>
        <w:t xml:space="preserve">For the case of the Milk Matters project, an ICT development project continued over multiple postgraduate years by different students, challenges have arisen. The following recommendations may help to prevent these challenges from occurring in future work. </w:t>
      </w:r>
    </w:p>
    <w:p w14:paraId="3222198A" w14:textId="60FC6D88" w:rsidR="00752E4C" w:rsidRDefault="00752E4C" w:rsidP="00752E4C">
      <w:pPr>
        <w:pStyle w:val="ListParagraph"/>
        <w:numPr>
          <w:ilvl w:val="0"/>
          <w:numId w:val="24"/>
        </w:numPr>
        <w:rPr>
          <w:rFonts w:ascii="Linux Libertine" w:hAnsi="Linux Libertine" w:cs="Linux Libertine"/>
        </w:rPr>
      </w:pPr>
      <w:r w:rsidRPr="006653A8">
        <w:rPr>
          <w:rFonts w:ascii="Linux Libertine" w:hAnsi="Linux Libertine" w:cs="Linux Libertine"/>
        </w:rPr>
        <w:t>Admin or Owner access should be granted to at least one project supervisor or staff member who is expected to remain in relationship with the university and therefore retain access to all project related accounts. They would then be able to grant access to any future students working on the project.</w:t>
      </w:r>
    </w:p>
    <w:p w14:paraId="6F28D6AE" w14:textId="7D78A7A9" w:rsidR="00F72C4B" w:rsidRPr="00752E4C" w:rsidRDefault="00D97324" w:rsidP="00752E4C">
      <w:pPr>
        <w:pStyle w:val="ListParagraph"/>
        <w:numPr>
          <w:ilvl w:val="0"/>
          <w:numId w:val="24"/>
        </w:numPr>
        <w:rPr>
          <w:rFonts w:ascii="Linux Libertine" w:hAnsi="Linux Libertine" w:cs="Linux Libertine"/>
        </w:rPr>
      </w:pPr>
      <w:r>
        <w:rPr>
          <w:rFonts w:ascii="Linux Libertine" w:hAnsi="Linux Libertine" w:cs="Linux Libertine"/>
        </w:rPr>
        <w:t>All project related information</w:t>
      </w:r>
      <w:r w:rsidR="009967FB">
        <w:rPr>
          <w:rFonts w:ascii="Linux Libertine" w:hAnsi="Linux Libertine" w:cs="Linux Libertine"/>
        </w:rPr>
        <w:t>, such as application signing keys,</w:t>
      </w:r>
      <w:r>
        <w:rPr>
          <w:rFonts w:ascii="Linux Libertine" w:hAnsi="Linux Libertine" w:cs="Linux Libertine"/>
        </w:rPr>
        <w:t xml:space="preserve"> should be stored in a secure online </w:t>
      </w:r>
      <w:r w:rsidR="009F1C16">
        <w:rPr>
          <w:rFonts w:ascii="Linux Libertine" w:hAnsi="Linux Libertine" w:cs="Linux Libertine"/>
        </w:rPr>
        <w:t>location</w:t>
      </w:r>
      <w:r w:rsidR="00AA2CD5">
        <w:rPr>
          <w:rFonts w:ascii="Linux Libertine" w:hAnsi="Linux Libertine" w:cs="Linux Libertine"/>
        </w:rPr>
        <w:t>, with supervisor access</w:t>
      </w:r>
      <w:r w:rsidR="009F1C16">
        <w:rPr>
          <w:rFonts w:ascii="Linux Libertine" w:hAnsi="Linux Libertine" w:cs="Linux Libertine"/>
        </w:rPr>
        <w:t>.</w:t>
      </w:r>
    </w:p>
    <w:p w14:paraId="2BCA5C7F" w14:textId="6959B92E" w:rsidR="00905DC3" w:rsidRPr="006653A8" w:rsidRDefault="00905DC3" w:rsidP="00905DC3">
      <w:pPr>
        <w:pStyle w:val="ListParagraph"/>
        <w:numPr>
          <w:ilvl w:val="0"/>
          <w:numId w:val="24"/>
        </w:numPr>
        <w:rPr>
          <w:rFonts w:ascii="Linux Libertine" w:hAnsi="Linux Libertine" w:cs="Linux Libertine"/>
        </w:rPr>
      </w:pPr>
      <w:r w:rsidRPr="006653A8">
        <w:rPr>
          <w:rFonts w:ascii="Linux Libertine" w:hAnsi="Linux Libertine" w:cs="Linux Libertine"/>
        </w:rPr>
        <w:t>Permission to use personal contact information, such as email address and contact number, should be requested from students working on a project that will be continued in the future. This would allow for previous students to be easily contacted regardless of their post-university activities.</w:t>
      </w:r>
    </w:p>
    <w:bookmarkEnd w:id="19"/>
    <w:p w14:paraId="0D870851" w14:textId="16061465" w:rsidR="00176077" w:rsidRPr="006653A8" w:rsidRDefault="001907A7" w:rsidP="00F54DAB">
      <w:pPr>
        <w:pStyle w:val="Heading1"/>
        <w:rPr>
          <w:lang w:eastAsia="en-GB"/>
        </w:rPr>
      </w:pPr>
      <w:r w:rsidRPr="006653A8">
        <w:rPr>
          <w:lang w:eastAsia="en-GB"/>
        </w:rPr>
        <w:t>ANTICIPATED OUTCOMES</w:t>
      </w:r>
    </w:p>
    <w:p w14:paraId="59E77E60" w14:textId="6ED71A80" w:rsidR="00E14306" w:rsidRPr="006653A8" w:rsidRDefault="00E14306" w:rsidP="00FC6EFD">
      <w:pPr>
        <w:pStyle w:val="Heading2"/>
      </w:pPr>
      <w:r w:rsidRPr="006653A8">
        <w:t>System</w:t>
      </w:r>
    </w:p>
    <w:p w14:paraId="4D2080A2" w14:textId="510E5351" w:rsidR="00F56C88" w:rsidRPr="00053913" w:rsidRDefault="000867B2" w:rsidP="00F56C88">
      <w:pPr>
        <w:rPr>
          <w:lang w:val="en-US"/>
        </w:rPr>
      </w:pPr>
      <w:r w:rsidRPr="006653A8">
        <w:rPr>
          <w:rFonts w:ascii="Linux Libertine" w:hAnsi="Linux Libertine" w:cs="Linux Libertine"/>
        </w:rPr>
        <w:t>This project is expected to produce a system that is approved by and used by Milk Matters</w:t>
      </w:r>
      <w:r w:rsidR="004C34CD" w:rsidRPr="006653A8">
        <w:rPr>
          <w:rFonts w:ascii="Linux Libertine" w:hAnsi="Linux Libertine" w:cs="Linux Libertine"/>
        </w:rPr>
        <w:t>.</w:t>
      </w:r>
      <w:r w:rsidR="00053913">
        <w:rPr>
          <w:rFonts w:ascii="Linux Libertine" w:hAnsi="Linux Libertine" w:cs="Linux Libertine"/>
        </w:rPr>
        <w:t xml:space="preserve"> </w:t>
      </w:r>
      <w:r w:rsidR="00053913">
        <w:rPr>
          <w:lang w:val="en-US"/>
        </w:rPr>
        <w:t>The cross-platform system</w:t>
      </w:r>
      <w:r w:rsidR="001140BD">
        <w:rPr>
          <w:lang w:val="en-US"/>
        </w:rPr>
        <w:t xml:space="preserve"> will </w:t>
      </w:r>
      <w:r w:rsidR="00926A1B">
        <w:rPr>
          <w:lang w:val="en-US"/>
        </w:rPr>
        <w:t xml:space="preserve">continue to </w:t>
      </w:r>
      <w:r w:rsidR="001140BD">
        <w:rPr>
          <w:lang w:val="en-US"/>
        </w:rPr>
        <w:t>be</w:t>
      </w:r>
      <w:r w:rsidR="00053913">
        <w:rPr>
          <w:lang w:val="en-US"/>
        </w:rPr>
        <w:t xml:space="preserve"> developed using the flutter framework with Google Firebase used to host the application and provide analytics.</w:t>
      </w:r>
    </w:p>
    <w:p w14:paraId="2E51C9F0" w14:textId="467F18F9" w:rsidR="006B3C3D" w:rsidRPr="006653A8" w:rsidRDefault="006B3C3D" w:rsidP="006B3C3D">
      <w:pPr>
        <w:rPr>
          <w:rFonts w:ascii="Linux Libertine" w:hAnsi="Linux Libertine" w:cs="Linux Libertine"/>
        </w:rPr>
      </w:pPr>
      <w:r w:rsidRPr="006653A8">
        <w:rPr>
          <w:rFonts w:ascii="Linux Libertine" w:hAnsi="Linux Libertine" w:cs="Linux Libertine"/>
        </w:rPr>
        <w:t>The mobile application will allow for improved tracking of milk donations by the donor and give them greater access to educational content</w:t>
      </w:r>
      <w:r w:rsidR="0099630F" w:rsidRPr="006653A8">
        <w:rPr>
          <w:rFonts w:ascii="Linux Libertine" w:hAnsi="Linux Libertine" w:cs="Linux Libertine"/>
        </w:rPr>
        <w:t>, depot locations</w:t>
      </w:r>
      <w:r w:rsidRPr="006653A8">
        <w:rPr>
          <w:rFonts w:ascii="Linux Libertine" w:hAnsi="Linux Libertine" w:cs="Linux Libertine"/>
        </w:rPr>
        <w:t xml:space="preserve"> and communication channels with Milk Matters. </w:t>
      </w:r>
      <w:r w:rsidR="0099630F" w:rsidRPr="006653A8">
        <w:rPr>
          <w:rFonts w:ascii="Linux Libertine" w:hAnsi="Linux Libertine" w:cs="Linux Libertine"/>
        </w:rPr>
        <w:t xml:space="preserve">Donors will also </w:t>
      </w:r>
      <w:r w:rsidR="00247F9E" w:rsidRPr="006653A8">
        <w:rPr>
          <w:rFonts w:ascii="Linux Libertine" w:hAnsi="Linux Libertine" w:cs="Linux Libertine"/>
        </w:rPr>
        <w:t xml:space="preserve">be </w:t>
      </w:r>
      <w:r w:rsidR="0099630F" w:rsidRPr="006653A8">
        <w:rPr>
          <w:rFonts w:ascii="Linux Libertine" w:hAnsi="Linux Libertine" w:cs="Linux Libertine"/>
        </w:rPr>
        <w:t>provided</w:t>
      </w:r>
      <w:r w:rsidR="004B3AA1" w:rsidRPr="006653A8">
        <w:rPr>
          <w:rFonts w:ascii="Linux Libertine" w:hAnsi="Linux Libertine" w:cs="Linux Libertine"/>
        </w:rPr>
        <w:t xml:space="preserve"> with positive feedback relating to how many </w:t>
      </w:r>
      <w:proofErr w:type="gramStart"/>
      <w:r w:rsidR="004B3AA1" w:rsidRPr="006653A8">
        <w:rPr>
          <w:rFonts w:ascii="Linux Libertine" w:hAnsi="Linux Libertine" w:cs="Linux Libertine"/>
        </w:rPr>
        <w:t>life-saving</w:t>
      </w:r>
      <w:proofErr w:type="gramEnd"/>
      <w:r w:rsidR="004B3AA1" w:rsidRPr="006653A8">
        <w:rPr>
          <w:rFonts w:ascii="Linux Libertine" w:hAnsi="Linux Libertine" w:cs="Linux Libertine"/>
        </w:rPr>
        <w:t xml:space="preserve"> feeds their milk has provided. </w:t>
      </w:r>
      <w:r w:rsidRPr="006653A8">
        <w:rPr>
          <w:rFonts w:ascii="Linux Libertine" w:hAnsi="Linux Libertine" w:cs="Linux Libertine"/>
        </w:rPr>
        <w:t>Milk Matters will benefit from improved communication with their breastmilk donors and notifications that aid logistics of milk collection from their depot sites.</w:t>
      </w:r>
    </w:p>
    <w:p w14:paraId="57CD7D72" w14:textId="5B266EE5" w:rsidR="00870527" w:rsidRPr="006653A8" w:rsidRDefault="00870527" w:rsidP="00FC6EFD">
      <w:pPr>
        <w:pStyle w:val="Heading2"/>
      </w:pPr>
      <w:r w:rsidRPr="006653A8">
        <w:t>Expected Impact</w:t>
      </w:r>
    </w:p>
    <w:p w14:paraId="26650C04" w14:textId="31044EF7" w:rsidR="00913568" w:rsidRPr="006653A8" w:rsidRDefault="00913568" w:rsidP="00913568">
      <w:pPr>
        <w:rPr>
          <w:rFonts w:ascii="Linux Libertine" w:hAnsi="Linux Libertine" w:cs="Linux Libertine"/>
        </w:rPr>
      </w:pPr>
      <w:r w:rsidRPr="006653A8">
        <w:rPr>
          <w:rFonts w:ascii="Linux Libertine" w:hAnsi="Linux Libertine" w:cs="Linux Libertine"/>
        </w:rPr>
        <w:t>The increase in accessibility to information</w:t>
      </w:r>
      <w:r w:rsidR="004C2B43" w:rsidRPr="006653A8">
        <w:rPr>
          <w:rFonts w:ascii="Linux Libertine" w:hAnsi="Linux Libertine" w:cs="Linux Libertine"/>
        </w:rPr>
        <w:t>, feedback</w:t>
      </w:r>
      <w:r w:rsidRPr="006653A8">
        <w:rPr>
          <w:rFonts w:ascii="Linux Libertine" w:hAnsi="Linux Libertine" w:cs="Linux Libertine"/>
        </w:rPr>
        <w:t xml:space="preserve"> and communication through the mobile application is expected to improve donor experience</w:t>
      </w:r>
      <w:r w:rsidR="00AD7CBF" w:rsidRPr="006653A8">
        <w:rPr>
          <w:rFonts w:ascii="Linux Libertine" w:hAnsi="Linux Libertine" w:cs="Linux Libertine"/>
        </w:rPr>
        <w:t xml:space="preserve">, with the hopes that this results in either </w:t>
      </w:r>
      <w:r w:rsidR="00532118" w:rsidRPr="006653A8">
        <w:rPr>
          <w:rFonts w:ascii="Linux Libertine" w:hAnsi="Linux Libertine" w:cs="Linux Libertine"/>
        </w:rPr>
        <w:t xml:space="preserve">an </w:t>
      </w:r>
      <w:r w:rsidR="00AD7CBF" w:rsidRPr="006653A8">
        <w:rPr>
          <w:rFonts w:ascii="Linux Libertine" w:hAnsi="Linux Libertine" w:cs="Linux Libertine"/>
        </w:rPr>
        <w:t>increase</w:t>
      </w:r>
      <w:r w:rsidR="00532118" w:rsidRPr="006653A8">
        <w:rPr>
          <w:rFonts w:ascii="Linux Libertine" w:hAnsi="Linux Libertine" w:cs="Linux Libertine"/>
        </w:rPr>
        <w:t xml:space="preserve"> in the number of</w:t>
      </w:r>
      <w:r w:rsidR="00AD7CBF" w:rsidRPr="006653A8">
        <w:rPr>
          <w:rFonts w:ascii="Linux Libertine" w:hAnsi="Linux Libertine" w:cs="Linux Libertine"/>
        </w:rPr>
        <w:t xml:space="preserve"> breastmilk don</w:t>
      </w:r>
      <w:r w:rsidR="00532118" w:rsidRPr="006653A8">
        <w:rPr>
          <w:rFonts w:ascii="Linux Libertine" w:hAnsi="Linux Libertine" w:cs="Linux Libertine"/>
        </w:rPr>
        <w:t>ors</w:t>
      </w:r>
      <w:r w:rsidR="00AD7CBF" w:rsidRPr="006653A8">
        <w:rPr>
          <w:rFonts w:ascii="Linux Libertine" w:hAnsi="Linux Libertine" w:cs="Linux Libertine"/>
        </w:rPr>
        <w:t xml:space="preserve"> or lengthens the duration of donation.</w:t>
      </w:r>
    </w:p>
    <w:p w14:paraId="0D8AC69B" w14:textId="3ED7D39C" w:rsidR="00913568" w:rsidRPr="006653A8" w:rsidRDefault="00913568" w:rsidP="00913568">
      <w:pPr>
        <w:rPr>
          <w:rFonts w:ascii="Linux Libertine" w:hAnsi="Linux Libertine" w:cs="Linux Libertine"/>
        </w:rPr>
      </w:pPr>
      <w:r w:rsidRPr="006653A8">
        <w:rPr>
          <w:rFonts w:ascii="Linux Libertine" w:hAnsi="Linux Libertine" w:cs="Linux Libertine"/>
        </w:rPr>
        <w:t>The open</w:t>
      </w:r>
      <w:r w:rsidR="006B0CA9">
        <w:rPr>
          <w:rFonts w:ascii="Linux Libertine" w:hAnsi="Linux Libertine" w:cs="Linux Libertine"/>
        </w:rPr>
        <w:t>-</w:t>
      </w:r>
      <w:r w:rsidRPr="006653A8">
        <w:rPr>
          <w:rFonts w:ascii="Linux Libertine" w:hAnsi="Linux Libertine" w:cs="Linux Libertine"/>
        </w:rPr>
        <w:t>source code can be used to impact milk banks globally, by implementing similar systems for their own organizations.</w:t>
      </w:r>
    </w:p>
    <w:p w14:paraId="761D53FC" w14:textId="1240F30F" w:rsidR="004A3265" w:rsidRPr="006653A8" w:rsidRDefault="004A3265" w:rsidP="00913568">
      <w:pPr>
        <w:rPr>
          <w:rFonts w:ascii="Linux Libertine" w:hAnsi="Linux Libertine" w:cs="Linux Libertine"/>
        </w:rPr>
      </w:pPr>
      <w:r w:rsidRPr="006653A8">
        <w:rPr>
          <w:rFonts w:ascii="Linux Libertine" w:hAnsi="Linux Libertine" w:cs="Linux Libertine"/>
        </w:rPr>
        <w:t>An improved understanding of co-design</w:t>
      </w:r>
      <w:r w:rsidR="00CC4DC0" w:rsidRPr="006653A8">
        <w:rPr>
          <w:rFonts w:ascii="Linux Libertine" w:hAnsi="Linux Libertine" w:cs="Linux Libertine"/>
        </w:rPr>
        <w:t xml:space="preserve"> </w:t>
      </w:r>
      <w:r w:rsidR="005D148A" w:rsidRPr="006653A8">
        <w:rPr>
          <w:rFonts w:ascii="Linux Libertine" w:hAnsi="Linux Libertine" w:cs="Linux Libertine"/>
        </w:rPr>
        <w:t xml:space="preserve">and </w:t>
      </w:r>
      <w:r w:rsidR="008A0E31" w:rsidRPr="006653A8">
        <w:rPr>
          <w:rFonts w:ascii="Linux Libertine" w:hAnsi="Linux Libertine" w:cs="Linux Libertine"/>
        </w:rPr>
        <w:t>the related</w:t>
      </w:r>
      <w:r w:rsidR="005D148A" w:rsidRPr="006653A8">
        <w:rPr>
          <w:rFonts w:ascii="Linux Libertine" w:hAnsi="Linux Libertine" w:cs="Linux Libertine"/>
        </w:rPr>
        <w:t xml:space="preserve"> challenges</w:t>
      </w:r>
      <w:r w:rsidR="00CC4DC0" w:rsidRPr="006653A8">
        <w:rPr>
          <w:rFonts w:ascii="Linux Libertine" w:hAnsi="Linux Libertine" w:cs="Linux Libertine"/>
        </w:rPr>
        <w:t xml:space="preserve"> in </w:t>
      </w:r>
      <w:r w:rsidR="005D148A" w:rsidRPr="006653A8">
        <w:rPr>
          <w:rFonts w:ascii="Linux Libertine" w:hAnsi="Linux Libertine" w:cs="Linux Libertine"/>
        </w:rPr>
        <w:t xml:space="preserve">the </w:t>
      </w:r>
      <w:r w:rsidR="00CC4DC0" w:rsidRPr="006653A8">
        <w:rPr>
          <w:rFonts w:ascii="Linux Libertine" w:hAnsi="Linux Libertine" w:cs="Linux Libertine"/>
        </w:rPr>
        <w:t>small NGO setting</w:t>
      </w:r>
      <w:r w:rsidR="003572F7" w:rsidRPr="006653A8">
        <w:rPr>
          <w:rFonts w:ascii="Linux Libertine" w:hAnsi="Linux Libertine" w:cs="Linux Libertine"/>
        </w:rPr>
        <w:t>, particularly with university</w:t>
      </w:r>
      <w:r w:rsidR="00435360">
        <w:rPr>
          <w:rFonts w:ascii="Linux Libertine" w:hAnsi="Linux Libertine" w:cs="Linux Libertine"/>
        </w:rPr>
        <w:t>-</w:t>
      </w:r>
      <w:r w:rsidR="003572F7" w:rsidRPr="006653A8">
        <w:rPr>
          <w:rFonts w:ascii="Linux Libertine" w:hAnsi="Linux Libertine" w:cs="Linux Libertine"/>
        </w:rPr>
        <w:t>led projects,</w:t>
      </w:r>
      <w:r w:rsidR="00CC4DC0" w:rsidRPr="006653A8">
        <w:rPr>
          <w:rFonts w:ascii="Linux Libertine" w:hAnsi="Linux Libertine" w:cs="Linux Libertine"/>
        </w:rPr>
        <w:t xml:space="preserve"> </w:t>
      </w:r>
      <w:r w:rsidR="006C3AA5" w:rsidRPr="006653A8">
        <w:rPr>
          <w:rFonts w:ascii="Linux Libertine" w:hAnsi="Linux Libertine" w:cs="Linux Libertine"/>
        </w:rPr>
        <w:t xml:space="preserve">could lead to </w:t>
      </w:r>
      <w:r w:rsidR="008A0E31" w:rsidRPr="006653A8">
        <w:rPr>
          <w:rFonts w:ascii="Linux Libertine" w:hAnsi="Linux Libertine" w:cs="Linux Libertine"/>
        </w:rPr>
        <w:t>improved co-design</w:t>
      </w:r>
      <w:r w:rsidR="00CC4DC0" w:rsidRPr="006653A8">
        <w:rPr>
          <w:rFonts w:ascii="Linux Libertine" w:hAnsi="Linux Libertine" w:cs="Linux Libertine"/>
        </w:rPr>
        <w:t xml:space="preserve"> </w:t>
      </w:r>
      <w:r w:rsidR="001A4B1B" w:rsidRPr="006653A8">
        <w:rPr>
          <w:rFonts w:ascii="Linux Libertine" w:hAnsi="Linux Libertine" w:cs="Linux Libertine"/>
        </w:rPr>
        <w:t xml:space="preserve">practices </w:t>
      </w:r>
      <w:r w:rsidR="008A0E31" w:rsidRPr="006653A8">
        <w:rPr>
          <w:rFonts w:ascii="Linux Libertine" w:hAnsi="Linux Libertine" w:cs="Linux Libertine"/>
        </w:rPr>
        <w:t>and increased</w:t>
      </w:r>
      <w:r w:rsidR="00CC4DC0" w:rsidRPr="006653A8">
        <w:rPr>
          <w:rFonts w:ascii="Linux Libertine" w:hAnsi="Linux Libertine" w:cs="Linux Libertine"/>
        </w:rPr>
        <w:t xml:space="preserve"> uptake</w:t>
      </w:r>
      <w:r w:rsidR="00B16083" w:rsidRPr="006653A8">
        <w:rPr>
          <w:rFonts w:ascii="Linux Libertine" w:hAnsi="Linux Libertine" w:cs="Linux Libertine"/>
        </w:rPr>
        <w:t xml:space="preserve">, </w:t>
      </w:r>
      <w:proofErr w:type="gramStart"/>
      <w:r w:rsidR="00CC4DC0" w:rsidRPr="006653A8">
        <w:rPr>
          <w:rFonts w:ascii="Linux Libertine" w:hAnsi="Linux Libertine" w:cs="Linux Libertine"/>
        </w:rPr>
        <w:t>usage</w:t>
      </w:r>
      <w:proofErr w:type="gramEnd"/>
      <w:r w:rsidR="00B16083" w:rsidRPr="006653A8">
        <w:rPr>
          <w:rFonts w:ascii="Linux Libertine" w:hAnsi="Linux Libertine" w:cs="Linux Libertine"/>
        </w:rPr>
        <w:t xml:space="preserve"> and sustainability</w:t>
      </w:r>
      <w:r w:rsidR="00CC4DC0" w:rsidRPr="006653A8">
        <w:rPr>
          <w:rFonts w:ascii="Linux Libertine" w:hAnsi="Linux Libertine" w:cs="Linux Libertine"/>
        </w:rPr>
        <w:t xml:space="preserve"> of </w:t>
      </w:r>
      <w:r w:rsidR="008A0E31" w:rsidRPr="006653A8">
        <w:rPr>
          <w:rFonts w:ascii="Linux Libertine" w:hAnsi="Linux Libertine" w:cs="Linux Libertine"/>
        </w:rPr>
        <w:t>future projects</w:t>
      </w:r>
      <w:r w:rsidR="002D2DC5" w:rsidRPr="006653A8">
        <w:rPr>
          <w:rFonts w:ascii="Linux Libertine" w:hAnsi="Linux Libertine" w:cs="Linux Libertine"/>
        </w:rPr>
        <w:t xml:space="preserve">. </w:t>
      </w:r>
    </w:p>
    <w:p w14:paraId="4EF7C7A5" w14:textId="50711916" w:rsidR="003E57AA" w:rsidRPr="006653A8" w:rsidRDefault="001907A7" w:rsidP="00FC6EFD">
      <w:pPr>
        <w:pStyle w:val="Heading2"/>
      </w:pPr>
      <w:r w:rsidRPr="006653A8">
        <w:t>Key Success Factors</w:t>
      </w:r>
    </w:p>
    <w:p w14:paraId="572F92CC" w14:textId="48DD353C" w:rsidR="00B81E63" w:rsidRPr="006653A8" w:rsidRDefault="007A49B7" w:rsidP="00B81E63">
      <w:pPr>
        <w:rPr>
          <w:rFonts w:ascii="Linux Libertine" w:hAnsi="Linux Libertine" w:cs="Linux Libertine"/>
        </w:rPr>
      </w:pPr>
      <w:r w:rsidRPr="006653A8">
        <w:rPr>
          <w:rFonts w:ascii="Linux Libertine" w:hAnsi="Linux Libertine" w:cs="Linux Libertine"/>
        </w:rPr>
        <w:t>This</w:t>
      </w:r>
      <w:r w:rsidR="000B6FCE" w:rsidRPr="006653A8">
        <w:rPr>
          <w:rFonts w:ascii="Linux Libertine" w:hAnsi="Linux Libertine" w:cs="Linux Libertine"/>
        </w:rPr>
        <w:t xml:space="preserve"> project’s success will be </w:t>
      </w:r>
      <w:r w:rsidR="001B12F5" w:rsidRPr="006653A8">
        <w:rPr>
          <w:rFonts w:ascii="Linux Libertine" w:hAnsi="Linux Libertine" w:cs="Linux Libertine"/>
        </w:rPr>
        <w:t>measured</w:t>
      </w:r>
      <w:r w:rsidR="000B6FCE" w:rsidRPr="006653A8">
        <w:rPr>
          <w:rFonts w:ascii="Linux Libertine" w:hAnsi="Linux Libertine" w:cs="Linux Libertine"/>
        </w:rPr>
        <w:t xml:space="preserve"> on </w:t>
      </w:r>
      <w:r w:rsidR="001B12F5" w:rsidRPr="006653A8">
        <w:rPr>
          <w:rFonts w:ascii="Linux Libertine" w:hAnsi="Linux Libertine" w:cs="Linux Libertine"/>
        </w:rPr>
        <w:t>the following</w:t>
      </w:r>
      <w:r w:rsidR="000B6FCE" w:rsidRPr="006653A8">
        <w:rPr>
          <w:rFonts w:ascii="Linux Libertine" w:hAnsi="Linux Libertine" w:cs="Linux Libertine"/>
        </w:rPr>
        <w:t xml:space="preserve"> factors:</w:t>
      </w:r>
    </w:p>
    <w:p w14:paraId="69500C7F" w14:textId="03908FB2" w:rsidR="001B12F5" w:rsidRPr="006653A8" w:rsidRDefault="00F1733D" w:rsidP="00F1733D">
      <w:pPr>
        <w:pStyle w:val="ListParagraph"/>
        <w:numPr>
          <w:ilvl w:val="0"/>
          <w:numId w:val="13"/>
        </w:numPr>
        <w:rPr>
          <w:rFonts w:ascii="Linux Libertine" w:hAnsi="Linux Libertine" w:cs="Linux Libertine"/>
        </w:rPr>
      </w:pPr>
      <w:r w:rsidRPr="006653A8">
        <w:rPr>
          <w:rFonts w:ascii="Linux Libertine" w:hAnsi="Linux Libertine" w:cs="Linux Libertine"/>
        </w:rPr>
        <w:t xml:space="preserve">Milk Matters is satisfied to deploy the system for public download by donor </w:t>
      </w:r>
      <w:proofErr w:type="gramStart"/>
      <w:r w:rsidRPr="006653A8">
        <w:rPr>
          <w:rFonts w:ascii="Linux Libertine" w:hAnsi="Linux Libertine" w:cs="Linux Libertine"/>
        </w:rPr>
        <w:t>mothers</w:t>
      </w:r>
      <w:proofErr w:type="gramEnd"/>
    </w:p>
    <w:p w14:paraId="29D14F41" w14:textId="139078E4" w:rsidR="00F1733D" w:rsidRPr="006653A8" w:rsidRDefault="000001E1" w:rsidP="00F1733D">
      <w:pPr>
        <w:pStyle w:val="ListParagraph"/>
        <w:numPr>
          <w:ilvl w:val="0"/>
          <w:numId w:val="13"/>
        </w:numPr>
        <w:rPr>
          <w:rFonts w:ascii="Linux Libertine" w:hAnsi="Linux Libertine" w:cs="Linux Libertine"/>
        </w:rPr>
      </w:pPr>
      <w:r w:rsidRPr="006653A8">
        <w:rPr>
          <w:rFonts w:ascii="Linux Libertine" w:hAnsi="Linux Libertine" w:cs="Linux Libertine"/>
        </w:rPr>
        <w:t xml:space="preserve">Both donor users and staff users feel that the system is </w:t>
      </w:r>
      <w:r w:rsidR="00052CDE" w:rsidRPr="006653A8">
        <w:rPr>
          <w:rFonts w:ascii="Linux Libertine" w:hAnsi="Linux Libertine" w:cs="Linux Libertine"/>
        </w:rPr>
        <w:t>user-friendly</w:t>
      </w:r>
    </w:p>
    <w:p w14:paraId="287A9002" w14:textId="479E72D1" w:rsidR="00052CDE" w:rsidRPr="006653A8" w:rsidRDefault="00052CDE" w:rsidP="00F1733D">
      <w:pPr>
        <w:pStyle w:val="ListParagraph"/>
        <w:numPr>
          <w:ilvl w:val="0"/>
          <w:numId w:val="13"/>
        </w:numPr>
        <w:rPr>
          <w:rFonts w:ascii="Linux Libertine" w:hAnsi="Linux Libertine" w:cs="Linux Libertine"/>
        </w:rPr>
      </w:pPr>
      <w:r w:rsidRPr="006653A8">
        <w:rPr>
          <w:rFonts w:ascii="Linux Libertine" w:hAnsi="Linux Libertine" w:cs="Linux Libertine"/>
        </w:rPr>
        <w:t>Both donor users and staff users feel that the system is valuable</w:t>
      </w:r>
    </w:p>
    <w:p w14:paraId="24A79697" w14:textId="22270112" w:rsidR="006E55C9" w:rsidRPr="006653A8" w:rsidRDefault="006E55C9" w:rsidP="00F1733D">
      <w:pPr>
        <w:pStyle w:val="ListParagraph"/>
        <w:numPr>
          <w:ilvl w:val="0"/>
          <w:numId w:val="13"/>
        </w:numPr>
        <w:rPr>
          <w:rFonts w:ascii="Linux Libertine" w:hAnsi="Linux Libertine" w:cs="Linux Libertine"/>
        </w:rPr>
      </w:pPr>
      <w:r w:rsidRPr="006653A8">
        <w:rPr>
          <w:rFonts w:ascii="Linux Libertine" w:hAnsi="Linux Libertine" w:cs="Linux Libertine"/>
        </w:rPr>
        <w:t xml:space="preserve">Usage logs show that users continue to use the system, without </w:t>
      </w:r>
      <w:r w:rsidR="00781C8B" w:rsidRPr="006653A8">
        <w:rPr>
          <w:rFonts w:ascii="Linux Libertine" w:hAnsi="Linux Libertine" w:cs="Linux Libertine"/>
        </w:rPr>
        <w:t xml:space="preserve">further </w:t>
      </w:r>
      <w:r w:rsidRPr="006653A8">
        <w:rPr>
          <w:rFonts w:ascii="Linux Libertine" w:hAnsi="Linux Libertine" w:cs="Linux Libertine"/>
        </w:rPr>
        <w:t xml:space="preserve">input from the </w:t>
      </w:r>
      <w:proofErr w:type="gramStart"/>
      <w:r w:rsidRPr="006653A8">
        <w:rPr>
          <w:rFonts w:ascii="Linux Libertine" w:hAnsi="Linux Libertine" w:cs="Linux Libertine"/>
        </w:rPr>
        <w:t>researcher</w:t>
      </w:r>
      <w:proofErr w:type="gramEnd"/>
    </w:p>
    <w:p w14:paraId="122AC235" w14:textId="4D4ED388" w:rsidR="007A6ED1" w:rsidRPr="006653A8" w:rsidRDefault="004A2753" w:rsidP="0032673D">
      <w:pPr>
        <w:pStyle w:val="Head1"/>
      </w:pPr>
      <w:r w:rsidRPr="006653A8">
        <w:t>REFERENCES</w:t>
      </w:r>
    </w:p>
    <w:p w14:paraId="7BEBC739" w14:textId="2ACE43A6" w:rsidR="006B0CA9" w:rsidRPr="006B0CA9" w:rsidRDefault="00710540" w:rsidP="006B0CA9">
      <w:pPr>
        <w:pStyle w:val="EndNoteBibliography"/>
        <w:spacing w:after="0"/>
        <w:ind w:left="340" w:hanging="340"/>
        <w:rPr>
          <w:noProof/>
        </w:rPr>
      </w:pPr>
      <w:r w:rsidRPr="006653A8">
        <w:rPr>
          <w:b/>
          <w:bCs/>
        </w:rPr>
        <w:fldChar w:fldCharType="begin"/>
      </w:r>
      <w:r w:rsidRPr="006653A8">
        <w:rPr>
          <w:b/>
          <w:bCs/>
        </w:rPr>
        <w:instrText xml:space="preserve"> ADDIN EN.REFLIST </w:instrText>
      </w:r>
      <w:r w:rsidRPr="006653A8">
        <w:rPr>
          <w:b/>
          <w:bCs/>
        </w:rPr>
        <w:fldChar w:fldCharType="separate"/>
      </w:r>
      <w:r w:rsidR="006B0CA9" w:rsidRPr="006B0CA9">
        <w:rPr>
          <w:noProof/>
        </w:rPr>
        <w:t>[1]</w:t>
      </w:r>
      <w:r w:rsidR="006B0CA9" w:rsidRPr="006B0CA9">
        <w:rPr>
          <w:noProof/>
        </w:rPr>
        <w:tab/>
        <w:t xml:space="preserve">iThemba Lethu. 2022. Breast Milk Bank. Retrieved 8 August, 2022 from </w:t>
      </w:r>
      <w:hyperlink r:id="rId9" w:history="1">
        <w:r w:rsidR="006B0CA9" w:rsidRPr="006B0CA9">
          <w:rPr>
            <w:rStyle w:val="Hyperlink"/>
            <w:noProof/>
          </w:rPr>
          <w:t>https://www.ithembalethu.org.za/breast-milk-bank/</w:t>
        </w:r>
      </w:hyperlink>
    </w:p>
    <w:p w14:paraId="4C187FF6" w14:textId="7B026639" w:rsidR="006B0CA9" w:rsidRPr="006B0CA9" w:rsidRDefault="006B0CA9" w:rsidP="006B0CA9">
      <w:pPr>
        <w:pStyle w:val="EndNoteBibliography"/>
        <w:spacing w:after="0"/>
        <w:ind w:left="340" w:hanging="340"/>
        <w:rPr>
          <w:noProof/>
        </w:rPr>
      </w:pPr>
      <w:r w:rsidRPr="006B0CA9">
        <w:rPr>
          <w:noProof/>
        </w:rPr>
        <w:t>[2]</w:t>
      </w:r>
      <w:r w:rsidRPr="006B0CA9">
        <w:rPr>
          <w:noProof/>
        </w:rPr>
        <w:tab/>
        <w:t xml:space="preserve">Chelsea-Joy Wardle, Mitchell Green, Christine Wanjiru Mburu and Melissa Densmore. Exploring Co-design with Breastfeeding Mothers. In </w:t>
      </w:r>
      <w:r w:rsidRPr="006B0CA9">
        <w:rPr>
          <w:i/>
          <w:noProof/>
        </w:rPr>
        <w:t>Proceedings of the 2018 CHI Conference on Human Factors in Computing Systems (CHI ’18)</w:t>
      </w:r>
      <w:r w:rsidRPr="006B0CA9">
        <w:rPr>
          <w:noProof/>
        </w:rPr>
        <w:t>, April 21 - 26, 2018, Montreal QC, Canada. ACM, New York, NY, USA, 1-12. DOI:</w:t>
      </w:r>
      <w:hyperlink r:id="rId10" w:history="1">
        <w:r w:rsidRPr="006B0CA9">
          <w:rPr>
            <w:rStyle w:val="Hyperlink"/>
            <w:noProof/>
          </w:rPr>
          <w:t>https://doi.org/10.1145/3173574.3174056</w:t>
        </w:r>
      </w:hyperlink>
    </w:p>
    <w:p w14:paraId="42DDD2ED" w14:textId="3CD9DDC1" w:rsidR="006B0CA9" w:rsidRPr="006B0CA9" w:rsidRDefault="006B0CA9" w:rsidP="006B0CA9">
      <w:pPr>
        <w:pStyle w:val="EndNoteBibliography"/>
        <w:spacing w:after="0"/>
        <w:ind w:left="340" w:hanging="340"/>
        <w:rPr>
          <w:noProof/>
        </w:rPr>
      </w:pPr>
      <w:r w:rsidRPr="006B0CA9">
        <w:rPr>
          <w:noProof/>
        </w:rPr>
        <w:t>[3]</w:t>
      </w:r>
      <w:r w:rsidRPr="006B0CA9">
        <w:rPr>
          <w:noProof/>
        </w:rPr>
        <w:tab/>
        <w:t xml:space="preserve">Dino Bossi. 2020. A Dynamic Milk Matters Mobile Application. Retrieved 10 August, 2022 from </w:t>
      </w:r>
      <w:hyperlink r:id="rId11" w:history="1">
        <w:r w:rsidRPr="006B0CA9">
          <w:rPr>
            <w:rStyle w:val="Hyperlink"/>
            <w:noProof/>
          </w:rPr>
          <w:t>https://projects.cs.uct.ac.za/honsproj/cgi-bin/view/2020/bossi_desouzamendes_serton.zip/milkmatters_serton_bossi_mendes/index.html</w:t>
        </w:r>
      </w:hyperlink>
    </w:p>
    <w:p w14:paraId="3EC5FC59" w14:textId="1B4209EB" w:rsidR="006B0CA9" w:rsidRPr="006B0CA9" w:rsidRDefault="006B0CA9" w:rsidP="006B0CA9">
      <w:pPr>
        <w:pStyle w:val="EndNoteBibliography"/>
        <w:spacing w:after="0"/>
        <w:ind w:left="340" w:hanging="340"/>
        <w:rPr>
          <w:noProof/>
        </w:rPr>
      </w:pPr>
      <w:r w:rsidRPr="006B0CA9">
        <w:rPr>
          <w:noProof/>
        </w:rPr>
        <w:t>[4]</w:t>
      </w:r>
      <w:r w:rsidRPr="006B0CA9">
        <w:rPr>
          <w:noProof/>
        </w:rPr>
        <w:tab/>
        <w:t xml:space="preserve">Zukiswa Lobola. 2021. Evaluating the Usability of a Breastmilk Donor Mobile App. Retrieved 10 August, 2022 from </w:t>
      </w:r>
      <w:hyperlink r:id="rId12" w:history="1">
        <w:r w:rsidRPr="006B0CA9">
          <w:rPr>
            <w:rStyle w:val="Hyperlink"/>
            <w:noProof/>
          </w:rPr>
          <w:t>https://projects.cs.uct.ac.za/honsproj/cgi-bin/view/2021/lobola_vilane.zip/</w:t>
        </w:r>
      </w:hyperlink>
    </w:p>
    <w:p w14:paraId="7DDAD687" w14:textId="6B7BF76D" w:rsidR="006B0CA9" w:rsidRPr="006B0CA9" w:rsidRDefault="006B0CA9" w:rsidP="006B0CA9">
      <w:pPr>
        <w:pStyle w:val="EndNoteBibliography"/>
        <w:spacing w:after="0"/>
        <w:ind w:left="340" w:hanging="340"/>
        <w:rPr>
          <w:noProof/>
        </w:rPr>
      </w:pPr>
      <w:r w:rsidRPr="006B0CA9">
        <w:rPr>
          <w:noProof/>
        </w:rPr>
        <w:t>[5]</w:t>
      </w:r>
      <w:r w:rsidRPr="006B0CA9">
        <w:rPr>
          <w:noProof/>
        </w:rPr>
        <w:tab/>
        <w:t xml:space="preserve">WHO Director-General. 2018. mHealth: Use of appropriate digital technologies for public health. Retrieved 15 Aug, 2022 from </w:t>
      </w:r>
      <w:hyperlink r:id="rId13" w:history="1">
        <w:r w:rsidRPr="006B0CA9">
          <w:rPr>
            <w:rStyle w:val="Hyperlink"/>
            <w:noProof/>
          </w:rPr>
          <w:t>https://apps.who.int/gb/ebwha/pdf_files/WHA71/A71_20-en.pdf</w:t>
        </w:r>
      </w:hyperlink>
    </w:p>
    <w:p w14:paraId="5525D0B7" w14:textId="48316C0A" w:rsidR="006B0CA9" w:rsidRPr="006B0CA9" w:rsidRDefault="006B0CA9" w:rsidP="006B0CA9">
      <w:pPr>
        <w:pStyle w:val="EndNoteBibliography"/>
        <w:spacing w:after="0"/>
        <w:ind w:left="340" w:hanging="340"/>
        <w:rPr>
          <w:noProof/>
        </w:rPr>
      </w:pPr>
      <w:r w:rsidRPr="006B0CA9">
        <w:rPr>
          <w:noProof/>
        </w:rPr>
        <w:t>[6]</w:t>
      </w:r>
      <w:r w:rsidRPr="006B0CA9">
        <w:rPr>
          <w:noProof/>
        </w:rPr>
        <w:tab/>
        <w:t xml:space="preserve">Shupei Yuan, Wenjuan Ma, Shaheen Kanthawala and Wei Peng. Keep using my health apps: Discover users' perception of health and fitness apps with the UTAUT2 model. </w:t>
      </w:r>
      <w:r w:rsidRPr="006B0CA9">
        <w:rPr>
          <w:i/>
          <w:noProof/>
        </w:rPr>
        <w:t>Telemed e-Health</w:t>
      </w:r>
      <w:r w:rsidRPr="006B0CA9">
        <w:rPr>
          <w:noProof/>
        </w:rPr>
        <w:t>, 21, 9 (Aug. 2015), 735-741. DOI:</w:t>
      </w:r>
      <w:hyperlink r:id="rId14" w:history="1">
        <w:r w:rsidRPr="006B0CA9">
          <w:rPr>
            <w:rStyle w:val="Hyperlink"/>
            <w:noProof/>
          </w:rPr>
          <w:t>https://www.doi.org/10.1089/tmj.2014.0148</w:t>
        </w:r>
      </w:hyperlink>
    </w:p>
    <w:p w14:paraId="6944CF1D" w14:textId="30C0F8BB" w:rsidR="006B0CA9" w:rsidRPr="006B0CA9" w:rsidRDefault="006B0CA9" w:rsidP="006B0CA9">
      <w:pPr>
        <w:pStyle w:val="EndNoteBibliography"/>
        <w:spacing w:after="0"/>
        <w:ind w:left="340" w:hanging="340"/>
        <w:rPr>
          <w:noProof/>
        </w:rPr>
      </w:pPr>
      <w:r w:rsidRPr="006B0CA9">
        <w:rPr>
          <w:noProof/>
        </w:rPr>
        <w:t>[7]</w:t>
      </w:r>
      <w:r w:rsidRPr="006B0CA9">
        <w:rPr>
          <w:noProof/>
        </w:rPr>
        <w:tab/>
        <w:t xml:space="preserve">Paul Krebs and Dustin Duncan. Health App Use Among US Mobile Phone Owners: A National Survey. </w:t>
      </w:r>
      <w:r w:rsidRPr="006B0CA9">
        <w:rPr>
          <w:i/>
          <w:noProof/>
        </w:rPr>
        <w:t>JMIR Mhealth Uhealth</w:t>
      </w:r>
      <w:r w:rsidRPr="006B0CA9">
        <w:rPr>
          <w:noProof/>
        </w:rPr>
        <w:t>, 3, 4 (Nov. 2015). DOI:</w:t>
      </w:r>
      <w:hyperlink r:id="rId15" w:history="1">
        <w:r w:rsidRPr="006B0CA9">
          <w:rPr>
            <w:rStyle w:val="Hyperlink"/>
            <w:noProof/>
          </w:rPr>
          <w:t>https://doi.org/10.2196/mhealth.4924</w:t>
        </w:r>
      </w:hyperlink>
    </w:p>
    <w:p w14:paraId="6CAB7F6E" w14:textId="6AFF12E9" w:rsidR="006B0CA9" w:rsidRPr="006B0CA9" w:rsidRDefault="006B0CA9" w:rsidP="006B0CA9">
      <w:pPr>
        <w:pStyle w:val="EndNoteBibliography"/>
        <w:spacing w:after="0"/>
        <w:ind w:left="340" w:hanging="340"/>
        <w:rPr>
          <w:noProof/>
        </w:rPr>
      </w:pPr>
      <w:r w:rsidRPr="006B0CA9">
        <w:rPr>
          <w:noProof/>
        </w:rPr>
        <w:t>[8]</w:t>
      </w:r>
      <w:r w:rsidRPr="006B0CA9">
        <w:rPr>
          <w:noProof/>
        </w:rPr>
        <w:tab/>
        <w:t xml:space="preserve">Dennis R dela Cruz and Dion Michael M Mendoza. Milktrack: Design and development of mobile application and logistics system in empowering breastfeeding practice in the Philippines. In </w:t>
      </w:r>
      <w:r w:rsidRPr="006B0CA9">
        <w:rPr>
          <w:i/>
          <w:noProof/>
        </w:rPr>
        <w:t>Proceedings of the TENCON 2017-2017 IEEE Region 10 Conference</w:t>
      </w:r>
      <w:r w:rsidRPr="006B0CA9">
        <w:rPr>
          <w:noProof/>
        </w:rPr>
        <w:t>, 5-8 Nov, 2017, Penang, Malaysia. IEEE, NY, USA, 2242-2246. DOI:</w:t>
      </w:r>
      <w:hyperlink r:id="rId16" w:history="1">
        <w:r w:rsidRPr="006B0CA9">
          <w:rPr>
            <w:rStyle w:val="Hyperlink"/>
            <w:noProof/>
          </w:rPr>
          <w:t>https://doi.org/10.1109/TENCON.2017.8228234</w:t>
        </w:r>
      </w:hyperlink>
    </w:p>
    <w:p w14:paraId="72376DB0" w14:textId="3A68D1E2" w:rsidR="006B0CA9" w:rsidRPr="006B0CA9" w:rsidRDefault="006B0CA9" w:rsidP="006B0CA9">
      <w:pPr>
        <w:pStyle w:val="EndNoteBibliography"/>
        <w:spacing w:after="0"/>
        <w:ind w:left="340" w:hanging="340"/>
        <w:rPr>
          <w:noProof/>
        </w:rPr>
      </w:pPr>
      <w:r w:rsidRPr="006B0CA9">
        <w:rPr>
          <w:noProof/>
        </w:rPr>
        <w:t>[9]</w:t>
      </w:r>
      <w:r w:rsidRPr="006B0CA9">
        <w:rPr>
          <w:noProof/>
        </w:rPr>
        <w:tab/>
        <w:t xml:space="preserve">Jennifer M Schindler-Ruwisch, Amira Roess, Rebecca C Robert, Melissa A Napolitano and Shawn Chiang. Social support for breastfeeding in the era of mHealth: a content analysis. </w:t>
      </w:r>
      <w:r w:rsidRPr="006B0CA9">
        <w:rPr>
          <w:i/>
          <w:noProof/>
        </w:rPr>
        <w:t>J Hum Lact</w:t>
      </w:r>
      <w:r w:rsidRPr="006B0CA9">
        <w:rPr>
          <w:noProof/>
        </w:rPr>
        <w:t>, 34, 3 (2018), 543-555. DOI:</w:t>
      </w:r>
      <w:hyperlink r:id="rId17" w:history="1">
        <w:r w:rsidRPr="006B0CA9">
          <w:rPr>
            <w:rStyle w:val="Hyperlink"/>
            <w:noProof/>
          </w:rPr>
          <w:t>https://doi.org/10.1177/0890334418773302</w:t>
        </w:r>
      </w:hyperlink>
    </w:p>
    <w:p w14:paraId="2555E3D3" w14:textId="4C01DD59" w:rsidR="006B0CA9" w:rsidRPr="006B0CA9" w:rsidRDefault="006B0CA9" w:rsidP="006B0CA9">
      <w:pPr>
        <w:pStyle w:val="EndNoteBibliography"/>
        <w:spacing w:after="0"/>
        <w:ind w:left="340" w:hanging="340"/>
        <w:rPr>
          <w:noProof/>
        </w:rPr>
      </w:pPr>
      <w:r w:rsidRPr="006B0CA9">
        <w:rPr>
          <w:noProof/>
        </w:rPr>
        <w:t>[10]</w:t>
      </w:r>
      <w:r w:rsidRPr="006B0CA9">
        <w:rPr>
          <w:noProof/>
        </w:rPr>
        <w:tab/>
        <w:t xml:space="preserve">Shahla Meedya, Khin Win, Heather Yeatman, Kathleen Fahy, Karen Walton, Lois Burgess, Deborah McGregor, ParisaSadat Shojaei, Eden Wheatley and Elizabeth Halcomb. Developing and testing a mobile application for breastfeeding support: the Milky Way application. </w:t>
      </w:r>
      <w:r w:rsidRPr="006B0CA9">
        <w:rPr>
          <w:i/>
          <w:noProof/>
        </w:rPr>
        <w:t>Women Birth</w:t>
      </w:r>
      <w:r w:rsidRPr="006B0CA9">
        <w:rPr>
          <w:noProof/>
        </w:rPr>
        <w:t>, 34, 2 (2021), e196-e203. DOI:</w:t>
      </w:r>
      <w:hyperlink r:id="rId18" w:history="1">
        <w:r w:rsidRPr="006B0CA9">
          <w:rPr>
            <w:rStyle w:val="Hyperlink"/>
            <w:noProof/>
          </w:rPr>
          <w:t>https://doi.org/10.1016/j.wombi.2020.02.006</w:t>
        </w:r>
      </w:hyperlink>
    </w:p>
    <w:p w14:paraId="677A1CD4" w14:textId="77777777" w:rsidR="006B0CA9" w:rsidRPr="006B0CA9" w:rsidRDefault="006B0CA9" w:rsidP="006B0CA9">
      <w:pPr>
        <w:pStyle w:val="EndNoteBibliography"/>
        <w:spacing w:after="0"/>
        <w:ind w:left="340" w:hanging="340"/>
        <w:rPr>
          <w:noProof/>
        </w:rPr>
      </w:pPr>
      <w:r w:rsidRPr="006B0CA9">
        <w:rPr>
          <w:noProof/>
        </w:rPr>
        <w:t>[11]</w:t>
      </w:r>
      <w:r w:rsidRPr="006B0CA9">
        <w:rPr>
          <w:noProof/>
        </w:rPr>
        <w:tab/>
        <w:t xml:space="preserve">Paul Dourish, Christopher Lawrence, Tuck Wah Leong and Greg Wadley. On being iterated: The affective demands of design participation. In </w:t>
      </w:r>
      <w:r w:rsidRPr="006B0CA9">
        <w:rPr>
          <w:i/>
          <w:noProof/>
        </w:rPr>
        <w:t>Proceedings of the 2020 CHI Conference on Human Factors in Computing Systems (CHI ’20)</w:t>
      </w:r>
      <w:r w:rsidRPr="006B0CA9">
        <w:rPr>
          <w:noProof/>
        </w:rPr>
        <w:t xml:space="preserve">, 2020, Honolulu, USA. ACM, New York, NY, USA, 1-11. </w:t>
      </w:r>
    </w:p>
    <w:p w14:paraId="528A74F2" w14:textId="77777777" w:rsidR="006B0CA9" w:rsidRPr="006B0CA9" w:rsidRDefault="006B0CA9" w:rsidP="006B0CA9">
      <w:pPr>
        <w:pStyle w:val="EndNoteBibliography"/>
        <w:spacing w:after="0"/>
        <w:ind w:left="340" w:hanging="340"/>
        <w:rPr>
          <w:noProof/>
        </w:rPr>
      </w:pPr>
      <w:r w:rsidRPr="006B0CA9">
        <w:rPr>
          <w:noProof/>
        </w:rPr>
        <w:t>[12]</w:t>
      </w:r>
      <w:r w:rsidRPr="006B0CA9">
        <w:rPr>
          <w:noProof/>
        </w:rPr>
        <w:tab/>
        <w:t xml:space="preserve">Michael L Best. Understanding our knowledge gaps: Or, do we have an ICT4D field? And do we want one? </w:t>
      </w:r>
      <w:r w:rsidRPr="006B0CA9">
        <w:rPr>
          <w:i/>
          <w:noProof/>
        </w:rPr>
        <w:t>Information Technology and International Development</w:t>
      </w:r>
      <w:r w:rsidRPr="006B0CA9">
        <w:rPr>
          <w:noProof/>
        </w:rPr>
        <w:t xml:space="preserve">, 6(SE) (2010), 49-52. </w:t>
      </w:r>
    </w:p>
    <w:p w14:paraId="7347F4E7" w14:textId="312A07D0" w:rsidR="006B0CA9" w:rsidRPr="006B0CA9" w:rsidRDefault="006B0CA9" w:rsidP="006B0CA9">
      <w:pPr>
        <w:pStyle w:val="EndNoteBibliography"/>
        <w:ind w:left="340" w:hanging="340"/>
        <w:rPr>
          <w:noProof/>
        </w:rPr>
      </w:pPr>
      <w:r w:rsidRPr="006B0CA9">
        <w:rPr>
          <w:noProof/>
        </w:rPr>
        <w:t>[13]</w:t>
      </w:r>
      <w:r w:rsidRPr="006B0CA9">
        <w:rPr>
          <w:noProof/>
        </w:rPr>
        <w:tab/>
        <w:t xml:space="preserve">Melissa Densmore. Claim mobile: When to fail a technology. In </w:t>
      </w:r>
      <w:r w:rsidRPr="006B0CA9">
        <w:rPr>
          <w:i/>
          <w:noProof/>
        </w:rPr>
        <w:t>Proceedings of the SIGCHI conference on human factors in computing systems (CHI ’12)</w:t>
      </w:r>
      <w:r w:rsidRPr="006B0CA9">
        <w:rPr>
          <w:noProof/>
        </w:rPr>
        <w:t>, 2012, Austin, Texas. ACM, New York, NY, USA, 1833-1842. DOI:</w:t>
      </w:r>
      <w:hyperlink r:id="rId19" w:history="1">
        <w:r w:rsidRPr="006B0CA9">
          <w:rPr>
            <w:rStyle w:val="Hyperlink"/>
            <w:noProof/>
          </w:rPr>
          <w:t>https://doi.org/10.1145/2207676.2208319</w:t>
        </w:r>
      </w:hyperlink>
    </w:p>
    <w:p w14:paraId="000AFB63" w14:textId="57946733" w:rsidR="005D3A44" w:rsidRPr="006653A8" w:rsidRDefault="00710540" w:rsidP="00B2312B">
      <w:pPr>
        <w:pStyle w:val="References"/>
        <w:numPr>
          <w:ilvl w:val="0"/>
          <w:numId w:val="0"/>
        </w:numPr>
        <w:spacing w:after="60"/>
        <w:ind w:left="284" w:hanging="280"/>
        <w:rPr>
          <w:rFonts w:ascii="Linux Libertine" w:hAnsi="Linux Libertine" w:cs="Linux Libertine"/>
          <w:b/>
          <w:bCs/>
          <w:sz w:val="22"/>
          <w:szCs w:val="22"/>
        </w:rPr>
      </w:pPr>
      <w:r w:rsidRPr="006653A8">
        <w:rPr>
          <w:rFonts w:ascii="Linux Libertine" w:hAnsi="Linux Libertine" w:cs="Linux Libertine"/>
          <w:b/>
          <w:bCs/>
        </w:rPr>
        <w:fldChar w:fldCharType="end"/>
      </w:r>
      <w:bookmarkEnd w:id="3"/>
    </w:p>
    <w:sectPr w:rsidR="005D3A44" w:rsidRPr="006653A8" w:rsidSect="004D1FBC">
      <w:type w:val="continuous"/>
      <w:pgSz w:w="12240" w:h="15840" w:code="1"/>
      <w:pgMar w:top="1080" w:right="1080" w:bottom="1440" w:left="1080" w:header="720" w:footer="720" w:gutter="0"/>
      <w:cols w:num="2" w:space="475"/>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CA1CD" w14:textId="77777777" w:rsidR="00530121" w:rsidRDefault="00530121">
      <w:r>
        <w:separator/>
      </w:r>
    </w:p>
  </w:endnote>
  <w:endnote w:type="continuationSeparator" w:id="0">
    <w:p w14:paraId="731E09C0" w14:textId="77777777" w:rsidR="00530121" w:rsidRDefault="00530121">
      <w:r>
        <w:continuationSeparator/>
      </w:r>
    </w:p>
  </w:endnote>
  <w:endnote w:type="continuationNotice" w:id="1">
    <w:p w14:paraId="70D09BAA" w14:textId="77777777" w:rsidR="00530121" w:rsidRDefault="0053012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inux Libertine">
    <w:panose1 w:val="020B0604020202020204"/>
    <w:charset w:val="00"/>
    <w:family w:val="auto"/>
    <w:pitch w:val="variable"/>
    <w:sig w:usb0="E0000AFF" w:usb1="5200E5FB" w:usb2="0200002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Linux Biolinum">
    <w:panose1 w:val="020B0604020202020204"/>
    <w:charset w:val="00"/>
    <w:family w:val="auto"/>
    <w:pitch w:val="variable"/>
    <w:sig w:usb0="E0000AFF" w:usb1="5000E5FB" w:usb2="00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4F168" w14:textId="77777777" w:rsidR="00A76EE4" w:rsidRDefault="00A76E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9E1F76" w14:textId="77777777" w:rsidR="00A76EE4" w:rsidRDefault="00A76E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AFAD0" w14:textId="77777777" w:rsidR="00530121" w:rsidRDefault="00530121">
      <w:r>
        <w:separator/>
      </w:r>
    </w:p>
  </w:footnote>
  <w:footnote w:type="continuationSeparator" w:id="0">
    <w:p w14:paraId="7796E80D" w14:textId="77777777" w:rsidR="00530121" w:rsidRDefault="00530121">
      <w:r>
        <w:continuationSeparator/>
      </w:r>
    </w:p>
  </w:footnote>
  <w:footnote w:type="continuationNotice" w:id="1">
    <w:p w14:paraId="0A78C3FA" w14:textId="77777777" w:rsidR="00530121" w:rsidRDefault="0053012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C925D32"/>
    <w:lvl w:ilvl="0">
      <w:start w:val="1"/>
      <w:numFmt w:val="decimal"/>
      <w:pStyle w:val="Heading1"/>
      <w:lvlText w:val="%1"/>
      <w:lvlJc w:val="left"/>
      <w:pPr>
        <w:ind w:left="142" w:firstLine="0"/>
      </w:pPr>
      <w:rPr>
        <w:rFonts w:hint="default"/>
      </w:rPr>
    </w:lvl>
    <w:lvl w:ilvl="1">
      <w:start w:val="1"/>
      <w:numFmt w:val="decimal"/>
      <w:pStyle w:val="Heading2"/>
      <w:lvlText w:val="%1.%2"/>
      <w:lvlJc w:val="left"/>
      <w:pPr>
        <w:ind w:left="142" w:firstLine="0"/>
      </w:pPr>
      <w:rPr>
        <w:rFonts w:hint="default"/>
      </w:rPr>
    </w:lvl>
    <w:lvl w:ilvl="2">
      <w:start w:val="1"/>
      <w:numFmt w:val="decimal"/>
      <w:pStyle w:val="Heading3"/>
      <w:lvlText w:val="%1.%2.%3"/>
      <w:lvlJc w:val="left"/>
      <w:pPr>
        <w:ind w:left="142" w:firstLine="0"/>
      </w:pPr>
      <w:rPr>
        <w:rFonts w:hint="default"/>
      </w:rPr>
    </w:lvl>
    <w:lvl w:ilvl="3">
      <w:start w:val="1"/>
      <w:numFmt w:val="decimal"/>
      <w:pStyle w:val="Heading4"/>
      <w:lvlText w:val="%1.%2.%3.%4"/>
      <w:lvlJc w:val="left"/>
      <w:pPr>
        <w:ind w:left="142" w:firstLine="0"/>
      </w:pPr>
      <w:rPr>
        <w:rFonts w:hint="default"/>
      </w:rPr>
    </w:lvl>
    <w:lvl w:ilvl="4">
      <w:start w:val="1"/>
      <w:numFmt w:val="decimal"/>
      <w:pStyle w:val="Heading5"/>
      <w:lvlText w:val="%1.%2.%3.%4.%5"/>
      <w:lvlJc w:val="left"/>
      <w:pPr>
        <w:ind w:left="142" w:firstLine="0"/>
      </w:pPr>
      <w:rPr>
        <w:rFonts w:hint="default"/>
      </w:rPr>
    </w:lvl>
    <w:lvl w:ilvl="5">
      <w:start w:val="1"/>
      <w:numFmt w:val="decimal"/>
      <w:pStyle w:val="Heading6"/>
      <w:lvlText w:val="%1.%2.%3.%4.%5.%6"/>
      <w:lvlJc w:val="left"/>
      <w:pPr>
        <w:ind w:left="142" w:firstLine="0"/>
      </w:pPr>
      <w:rPr>
        <w:rFonts w:hint="default"/>
      </w:rPr>
    </w:lvl>
    <w:lvl w:ilvl="6">
      <w:start w:val="1"/>
      <w:numFmt w:val="decimal"/>
      <w:pStyle w:val="Heading7"/>
      <w:lvlText w:val="%1.%2.%3.%4.%5.%6.%7"/>
      <w:lvlJc w:val="left"/>
      <w:pPr>
        <w:ind w:left="142" w:firstLine="0"/>
      </w:pPr>
      <w:rPr>
        <w:rFonts w:hint="default"/>
      </w:rPr>
    </w:lvl>
    <w:lvl w:ilvl="7">
      <w:start w:val="1"/>
      <w:numFmt w:val="decimal"/>
      <w:pStyle w:val="Heading8"/>
      <w:lvlText w:val="%1.%2.%3.%4.%5.%6.%7.%8"/>
      <w:lvlJc w:val="left"/>
      <w:pPr>
        <w:ind w:left="142" w:firstLine="0"/>
      </w:pPr>
      <w:rPr>
        <w:rFonts w:hint="default"/>
      </w:rPr>
    </w:lvl>
    <w:lvl w:ilvl="8">
      <w:start w:val="1"/>
      <w:numFmt w:val="decimal"/>
      <w:pStyle w:val="Heading9"/>
      <w:lvlText w:val="%1.%2.%3.%4.%5.%6.%7.%8.%9"/>
      <w:lvlJc w:val="left"/>
      <w:pPr>
        <w:ind w:left="142" w:firstLine="0"/>
      </w:pPr>
      <w:rPr>
        <w:rFonts w:hint="default"/>
      </w:rPr>
    </w:lvl>
  </w:abstractNum>
  <w:abstractNum w:abstractNumId="1" w15:restartNumberingAfterBreak="0">
    <w:nsid w:val="004F763D"/>
    <w:multiLevelType w:val="hybridMultilevel"/>
    <w:tmpl w:val="A3A46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AA4D0E"/>
    <w:multiLevelType w:val="hybridMultilevel"/>
    <w:tmpl w:val="AF3AC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D6962"/>
    <w:multiLevelType w:val="hybridMultilevel"/>
    <w:tmpl w:val="40568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9873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1B6C14"/>
    <w:multiLevelType w:val="hybridMultilevel"/>
    <w:tmpl w:val="125A4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6157C4"/>
    <w:multiLevelType w:val="hybridMultilevel"/>
    <w:tmpl w:val="89C83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E55A74"/>
    <w:multiLevelType w:val="hybridMultilevel"/>
    <w:tmpl w:val="A6185F3C"/>
    <w:lvl w:ilvl="0" w:tplc="6B7C104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9806A6"/>
    <w:multiLevelType w:val="multilevel"/>
    <w:tmpl w:val="667AE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50632E"/>
    <w:multiLevelType w:val="multilevel"/>
    <w:tmpl w:val="7166E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533FC9"/>
    <w:multiLevelType w:val="multilevel"/>
    <w:tmpl w:val="9BA0E324"/>
    <w:styleLink w:val="CurrentList1"/>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49B67E30"/>
    <w:multiLevelType w:val="hybridMultilevel"/>
    <w:tmpl w:val="C5BC62AA"/>
    <w:lvl w:ilvl="0" w:tplc="0809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12" w15:restartNumberingAfterBreak="0">
    <w:nsid w:val="4A810A6F"/>
    <w:multiLevelType w:val="hybridMultilevel"/>
    <w:tmpl w:val="D7AC8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5302B3"/>
    <w:multiLevelType w:val="hybridMultilevel"/>
    <w:tmpl w:val="3C724CAC"/>
    <w:lvl w:ilvl="0" w:tplc="45BEF85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815138"/>
    <w:multiLevelType w:val="hybridMultilevel"/>
    <w:tmpl w:val="B686C23C"/>
    <w:lvl w:ilvl="0" w:tplc="1C090001">
      <w:start w:val="1"/>
      <w:numFmt w:val="bullet"/>
      <w:lvlText w:val=""/>
      <w:lvlJc w:val="left"/>
      <w:pPr>
        <w:tabs>
          <w:tab w:val="num" w:pos="720"/>
        </w:tabs>
        <w:ind w:left="720" w:hanging="360"/>
      </w:pPr>
      <w:rPr>
        <w:rFonts w:ascii="Symbol" w:hAnsi="Symbol" w:hint="default"/>
      </w:rPr>
    </w:lvl>
    <w:lvl w:ilvl="1" w:tplc="1C090003" w:tentative="1">
      <w:start w:val="1"/>
      <w:numFmt w:val="bullet"/>
      <w:lvlText w:val="o"/>
      <w:lvlJc w:val="left"/>
      <w:pPr>
        <w:tabs>
          <w:tab w:val="num" w:pos="1440"/>
        </w:tabs>
        <w:ind w:left="1440" w:hanging="360"/>
      </w:pPr>
      <w:rPr>
        <w:rFonts w:ascii="Courier New" w:hAnsi="Courier New" w:cs="Courier New" w:hint="default"/>
      </w:rPr>
    </w:lvl>
    <w:lvl w:ilvl="2" w:tplc="1C090005" w:tentative="1">
      <w:start w:val="1"/>
      <w:numFmt w:val="bullet"/>
      <w:lvlText w:val=""/>
      <w:lvlJc w:val="left"/>
      <w:pPr>
        <w:tabs>
          <w:tab w:val="num" w:pos="2160"/>
        </w:tabs>
        <w:ind w:left="2160" w:hanging="360"/>
      </w:pPr>
      <w:rPr>
        <w:rFonts w:ascii="Wingdings" w:hAnsi="Wingdings" w:hint="default"/>
      </w:rPr>
    </w:lvl>
    <w:lvl w:ilvl="3" w:tplc="1C090001" w:tentative="1">
      <w:start w:val="1"/>
      <w:numFmt w:val="bullet"/>
      <w:lvlText w:val=""/>
      <w:lvlJc w:val="left"/>
      <w:pPr>
        <w:tabs>
          <w:tab w:val="num" w:pos="2880"/>
        </w:tabs>
        <w:ind w:left="2880" w:hanging="360"/>
      </w:pPr>
      <w:rPr>
        <w:rFonts w:ascii="Symbol" w:hAnsi="Symbol" w:hint="default"/>
      </w:rPr>
    </w:lvl>
    <w:lvl w:ilvl="4" w:tplc="1C090003" w:tentative="1">
      <w:start w:val="1"/>
      <w:numFmt w:val="bullet"/>
      <w:lvlText w:val="o"/>
      <w:lvlJc w:val="left"/>
      <w:pPr>
        <w:tabs>
          <w:tab w:val="num" w:pos="3600"/>
        </w:tabs>
        <w:ind w:left="3600" w:hanging="360"/>
      </w:pPr>
      <w:rPr>
        <w:rFonts w:ascii="Courier New" w:hAnsi="Courier New" w:cs="Courier New" w:hint="default"/>
      </w:rPr>
    </w:lvl>
    <w:lvl w:ilvl="5" w:tplc="1C090005" w:tentative="1">
      <w:start w:val="1"/>
      <w:numFmt w:val="bullet"/>
      <w:lvlText w:val=""/>
      <w:lvlJc w:val="left"/>
      <w:pPr>
        <w:tabs>
          <w:tab w:val="num" w:pos="4320"/>
        </w:tabs>
        <w:ind w:left="4320" w:hanging="360"/>
      </w:pPr>
      <w:rPr>
        <w:rFonts w:ascii="Wingdings" w:hAnsi="Wingdings" w:hint="default"/>
      </w:rPr>
    </w:lvl>
    <w:lvl w:ilvl="6" w:tplc="1C090001" w:tentative="1">
      <w:start w:val="1"/>
      <w:numFmt w:val="bullet"/>
      <w:lvlText w:val=""/>
      <w:lvlJc w:val="left"/>
      <w:pPr>
        <w:tabs>
          <w:tab w:val="num" w:pos="5040"/>
        </w:tabs>
        <w:ind w:left="5040" w:hanging="360"/>
      </w:pPr>
      <w:rPr>
        <w:rFonts w:ascii="Symbol" w:hAnsi="Symbol" w:hint="default"/>
      </w:rPr>
    </w:lvl>
    <w:lvl w:ilvl="7" w:tplc="1C090003" w:tentative="1">
      <w:start w:val="1"/>
      <w:numFmt w:val="bullet"/>
      <w:lvlText w:val="o"/>
      <w:lvlJc w:val="left"/>
      <w:pPr>
        <w:tabs>
          <w:tab w:val="num" w:pos="5760"/>
        </w:tabs>
        <w:ind w:left="5760" w:hanging="360"/>
      </w:pPr>
      <w:rPr>
        <w:rFonts w:ascii="Courier New" w:hAnsi="Courier New" w:cs="Courier New" w:hint="default"/>
      </w:rPr>
    </w:lvl>
    <w:lvl w:ilvl="8" w:tplc="1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711002B"/>
    <w:multiLevelType w:val="hybridMultilevel"/>
    <w:tmpl w:val="4FB43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965036"/>
    <w:multiLevelType w:val="hybridMultilevel"/>
    <w:tmpl w:val="2DB6FDF0"/>
    <w:lvl w:ilvl="0" w:tplc="64B4C528">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4801DE"/>
    <w:multiLevelType w:val="hybridMultilevel"/>
    <w:tmpl w:val="8800D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B60C7"/>
    <w:multiLevelType w:val="hybridMultilevel"/>
    <w:tmpl w:val="FED255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9705B4"/>
    <w:multiLevelType w:val="hybridMultilevel"/>
    <w:tmpl w:val="18FCF2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1" w15:restartNumberingAfterBreak="0">
    <w:nsid w:val="708D16B2"/>
    <w:multiLevelType w:val="multilevel"/>
    <w:tmpl w:val="D2B04F5C"/>
    <w:styleLink w:val="CurrentList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D30679"/>
    <w:multiLevelType w:val="hybridMultilevel"/>
    <w:tmpl w:val="0082B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70564026">
    <w:abstractNumId w:val="0"/>
  </w:num>
  <w:num w:numId="2" w16cid:durableId="1230076947">
    <w:abstractNumId w:val="20"/>
  </w:num>
  <w:num w:numId="3" w16cid:durableId="1215968348">
    <w:abstractNumId w:val="10"/>
  </w:num>
  <w:num w:numId="4" w16cid:durableId="829253468">
    <w:abstractNumId w:val="8"/>
  </w:num>
  <w:num w:numId="5" w16cid:durableId="36515662">
    <w:abstractNumId w:val="9"/>
  </w:num>
  <w:num w:numId="6" w16cid:durableId="2131779301">
    <w:abstractNumId w:val="11"/>
  </w:num>
  <w:num w:numId="7" w16cid:durableId="1131441530">
    <w:abstractNumId w:val="16"/>
  </w:num>
  <w:num w:numId="8" w16cid:durableId="1097360157">
    <w:abstractNumId w:val="13"/>
  </w:num>
  <w:num w:numId="9" w16cid:durableId="556669896">
    <w:abstractNumId w:val="1"/>
  </w:num>
  <w:num w:numId="10" w16cid:durableId="469980242">
    <w:abstractNumId w:val="6"/>
  </w:num>
  <w:num w:numId="11" w16cid:durableId="1579485889">
    <w:abstractNumId w:val="12"/>
  </w:num>
  <w:num w:numId="12" w16cid:durableId="416364824">
    <w:abstractNumId w:val="3"/>
  </w:num>
  <w:num w:numId="13" w16cid:durableId="937100117">
    <w:abstractNumId w:val="22"/>
  </w:num>
  <w:num w:numId="14" w16cid:durableId="111833737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96626493">
    <w:abstractNumId w:val="7"/>
  </w:num>
  <w:num w:numId="16" w16cid:durableId="1944846583">
    <w:abstractNumId w:val="5"/>
  </w:num>
  <w:num w:numId="17" w16cid:durableId="41251262">
    <w:abstractNumId w:val="15"/>
  </w:num>
  <w:num w:numId="18" w16cid:durableId="780078323">
    <w:abstractNumId w:val="19"/>
  </w:num>
  <w:num w:numId="19" w16cid:durableId="510485574">
    <w:abstractNumId w:val="2"/>
  </w:num>
  <w:num w:numId="20" w16cid:durableId="317854884">
    <w:abstractNumId w:val="4"/>
  </w:num>
  <w:num w:numId="21" w16cid:durableId="1294410900">
    <w:abstractNumId w:val="21"/>
  </w:num>
  <w:num w:numId="22" w16cid:durableId="1652324926">
    <w:abstractNumId w:val="14"/>
  </w:num>
  <w:num w:numId="23" w16cid:durableId="862396960">
    <w:abstractNumId w:val="18"/>
  </w:num>
  <w:num w:numId="24" w16cid:durableId="68112715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 Intext year and full names&lt;/Style&gt;&lt;LeftDelim&gt;{&lt;/LeftDelim&gt;&lt;RightDelim&gt;}&lt;/RightDelim&gt;&lt;FontName&gt;Linux Libertine&lt;/FontName&gt;&lt;FontSize&gt;7&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tereva6vtvsfe9zz4x99pa9vzdrewpwf0s&quot;&gt;Lit Review&lt;record-ids&gt;&lt;item&gt;3&lt;/item&gt;&lt;item&gt;8&lt;/item&gt;&lt;item&gt;21&lt;/item&gt;&lt;item&gt;22&lt;/item&gt;&lt;item&gt;27&lt;/item&gt;&lt;item&gt;30&lt;/item&gt;&lt;item&gt;34&lt;/item&gt;&lt;item&gt;35&lt;/item&gt;&lt;item&gt;36&lt;/item&gt;&lt;item&gt;37&lt;/item&gt;&lt;item&gt;44&lt;/item&gt;&lt;item&gt;47&lt;/item&gt;&lt;item&gt;48&lt;/item&gt;&lt;/record-ids&gt;&lt;/item&gt;&lt;/Libraries&gt;"/>
  </w:docVars>
  <w:rsids>
    <w:rsidRoot w:val="007C08CF"/>
    <w:rsid w:val="0000006D"/>
    <w:rsid w:val="000001E1"/>
    <w:rsid w:val="000001E7"/>
    <w:rsid w:val="00000E29"/>
    <w:rsid w:val="0000144F"/>
    <w:rsid w:val="000016CB"/>
    <w:rsid w:val="0000524E"/>
    <w:rsid w:val="000063BE"/>
    <w:rsid w:val="00007AB3"/>
    <w:rsid w:val="00010452"/>
    <w:rsid w:val="000109FD"/>
    <w:rsid w:val="00012338"/>
    <w:rsid w:val="000123DB"/>
    <w:rsid w:val="00013E6F"/>
    <w:rsid w:val="000152AC"/>
    <w:rsid w:val="000153A6"/>
    <w:rsid w:val="00016D54"/>
    <w:rsid w:val="000171A0"/>
    <w:rsid w:val="00017AED"/>
    <w:rsid w:val="00017CC2"/>
    <w:rsid w:val="00017EB6"/>
    <w:rsid w:val="00022F09"/>
    <w:rsid w:val="0002516E"/>
    <w:rsid w:val="0002679E"/>
    <w:rsid w:val="00026DFD"/>
    <w:rsid w:val="000301FE"/>
    <w:rsid w:val="00030FA6"/>
    <w:rsid w:val="000311BA"/>
    <w:rsid w:val="00031BC1"/>
    <w:rsid w:val="0003204F"/>
    <w:rsid w:val="00032BFB"/>
    <w:rsid w:val="000355F6"/>
    <w:rsid w:val="00035F32"/>
    <w:rsid w:val="00036218"/>
    <w:rsid w:val="00036C94"/>
    <w:rsid w:val="00037088"/>
    <w:rsid w:val="0003741F"/>
    <w:rsid w:val="0004002F"/>
    <w:rsid w:val="00040967"/>
    <w:rsid w:val="000414A7"/>
    <w:rsid w:val="00041B9F"/>
    <w:rsid w:val="00041CB4"/>
    <w:rsid w:val="00042C51"/>
    <w:rsid w:val="00043060"/>
    <w:rsid w:val="00043E8C"/>
    <w:rsid w:val="00044650"/>
    <w:rsid w:val="00044963"/>
    <w:rsid w:val="00044CA8"/>
    <w:rsid w:val="00044E89"/>
    <w:rsid w:val="000451AA"/>
    <w:rsid w:val="00046170"/>
    <w:rsid w:val="00046506"/>
    <w:rsid w:val="00046AAB"/>
    <w:rsid w:val="0004717B"/>
    <w:rsid w:val="00047343"/>
    <w:rsid w:val="000478A5"/>
    <w:rsid w:val="000500CB"/>
    <w:rsid w:val="000507B9"/>
    <w:rsid w:val="000520DA"/>
    <w:rsid w:val="00052AD8"/>
    <w:rsid w:val="00052BC7"/>
    <w:rsid w:val="00052CDE"/>
    <w:rsid w:val="0005360E"/>
    <w:rsid w:val="00053913"/>
    <w:rsid w:val="00053E36"/>
    <w:rsid w:val="000543D4"/>
    <w:rsid w:val="0005444B"/>
    <w:rsid w:val="0005497D"/>
    <w:rsid w:val="00055735"/>
    <w:rsid w:val="00057130"/>
    <w:rsid w:val="00057535"/>
    <w:rsid w:val="000606BC"/>
    <w:rsid w:val="000617BA"/>
    <w:rsid w:val="00062174"/>
    <w:rsid w:val="000624D3"/>
    <w:rsid w:val="0006255F"/>
    <w:rsid w:val="00062571"/>
    <w:rsid w:val="00062758"/>
    <w:rsid w:val="00062F09"/>
    <w:rsid w:val="0006321B"/>
    <w:rsid w:val="0006370C"/>
    <w:rsid w:val="00063DEB"/>
    <w:rsid w:val="00066941"/>
    <w:rsid w:val="0006701D"/>
    <w:rsid w:val="00067870"/>
    <w:rsid w:val="00067FFC"/>
    <w:rsid w:val="0007000A"/>
    <w:rsid w:val="0007203D"/>
    <w:rsid w:val="00072F72"/>
    <w:rsid w:val="000748FA"/>
    <w:rsid w:val="000749C9"/>
    <w:rsid w:val="00074D95"/>
    <w:rsid w:val="0007590D"/>
    <w:rsid w:val="00076134"/>
    <w:rsid w:val="00076BA2"/>
    <w:rsid w:val="000771A8"/>
    <w:rsid w:val="00077F7C"/>
    <w:rsid w:val="00080F5E"/>
    <w:rsid w:val="00081986"/>
    <w:rsid w:val="00082179"/>
    <w:rsid w:val="00082D19"/>
    <w:rsid w:val="00082F1E"/>
    <w:rsid w:val="00083FB0"/>
    <w:rsid w:val="0008557F"/>
    <w:rsid w:val="00085A50"/>
    <w:rsid w:val="00085AAB"/>
    <w:rsid w:val="000862F0"/>
    <w:rsid w:val="000867B2"/>
    <w:rsid w:val="000872B9"/>
    <w:rsid w:val="00090F93"/>
    <w:rsid w:val="00091D0B"/>
    <w:rsid w:val="000920F1"/>
    <w:rsid w:val="0009300C"/>
    <w:rsid w:val="0009312E"/>
    <w:rsid w:val="000935CC"/>
    <w:rsid w:val="000936FB"/>
    <w:rsid w:val="000937CF"/>
    <w:rsid w:val="000940EA"/>
    <w:rsid w:val="00095095"/>
    <w:rsid w:val="000957DC"/>
    <w:rsid w:val="000960FB"/>
    <w:rsid w:val="0009634A"/>
    <w:rsid w:val="0009758F"/>
    <w:rsid w:val="000A0883"/>
    <w:rsid w:val="000A0B39"/>
    <w:rsid w:val="000A0F80"/>
    <w:rsid w:val="000A115A"/>
    <w:rsid w:val="000A182F"/>
    <w:rsid w:val="000A1A2A"/>
    <w:rsid w:val="000A1A36"/>
    <w:rsid w:val="000A254B"/>
    <w:rsid w:val="000A58F4"/>
    <w:rsid w:val="000A6043"/>
    <w:rsid w:val="000A61C8"/>
    <w:rsid w:val="000A67E6"/>
    <w:rsid w:val="000A6A41"/>
    <w:rsid w:val="000B1563"/>
    <w:rsid w:val="000B173D"/>
    <w:rsid w:val="000B32A2"/>
    <w:rsid w:val="000B33B1"/>
    <w:rsid w:val="000B4326"/>
    <w:rsid w:val="000B4C0F"/>
    <w:rsid w:val="000B5216"/>
    <w:rsid w:val="000B60B0"/>
    <w:rsid w:val="000B6FCE"/>
    <w:rsid w:val="000B7F92"/>
    <w:rsid w:val="000B7F98"/>
    <w:rsid w:val="000C0623"/>
    <w:rsid w:val="000C062B"/>
    <w:rsid w:val="000C073B"/>
    <w:rsid w:val="000C25CD"/>
    <w:rsid w:val="000C3710"/>
    <w:rsid w:val="000C6338"/>
    <w:rsid w:val="000C7FB0"/>
    <w:rsid w:val="000D002D"/>
    <w:rsid w:val="000D0243"/>
    <w:rsid w:val="000D098C"/>
    <w:rsid w:val="000D1222"/>
    <w:rsid w:val="000D1269"/>
    <w:rsid w:val="000D250D"/>
    <w:rsid w:val="000D2D4F"/>
    <w:rsid w:val="000D30B3"/>
    <w:rsid w:val="000D319F"/>
    <w:rsid w:val="000D3252"/>
    <w:rsid w:val="000D333D"/>
    <w:rsid w:val="000D41B1"/>
    <w:rsid w:val="000D421B"/>
    <w:rsid w:val="000D7A33"/>
    <w:rsid w:val="000E023C"/>
    <w:rsid w:val="000E076F"/>
    <w:rsid w:val="000E0FD0"/>
    <w:rsid w:val="000E11DD"/>
    <w:rsid w:val="000E1624"/>
    <w:rsid w:val="000E1B6E"/>
    <w:rsid w:val="000E282D"/>
    <w:rsid w:val="000E3539"/>
    <w:rsid w:val="000E3CE4"/>
    <w:rsid w:val="000E3FA7"/>
    <w:rsid w:val="000E42E5"/>
    <w:rsid w:val="000E53C3"/>
    <w:rsid w:val="000E6CAD"/>
    <w:rsid w:val="000F1B2E"/>
    <w:rsid w:val="000F2227"/>
    <w:rsid w:val="000F2632"/>
    <w:rsid w:val="000F2B5E"/>
    <w:rsid w:val="000F48D7"/>
    <w:rsid w:val="000F4947"/>
    <w:rsid w:val="000F58F2"/>
    <w:rsid w:val="000F594E"/>
    <w:rsid w:val="000F70C5"/>
    <w:rsid w:val="00100876"/>
    <w:rsid w:val="0010270C"/>
    <w:rsid w:val="00102B9C"/>
    <w:rsid w:val="00103593"/>
    <w:rsid w:val="001046E1"/>
    <w:rsid w:val="00105863"/>
    <w:rsid w:val="00105942"/>
    <w:rsid w:val="00105B1A"/>
    <w:rsid w:val="00105D45"/>
    <w:rsid w:val="0010626E"/>
    <w:rsid w:val="001073AA"/>
    <w:rsid w:val="00107ED9"/>
    <w:rsid w:val="001105ED"/>
    <w:rsid w:val="00111422"/>
    <w:rsid w:val="00112430"/>
    <w:rsid w:val="0011348E"/>
    <w:rsid w:val="001140BD"/>
    <w:rsid w:val="00114D16"/>
    <w:rsid w:val="00115418"/>
    <w:rsid w:val="001165DF"/>
    <w:rsid w:val="00117BB3"/>
    <w:rsid w:val="00121E5B"/>
    <w:rsid w:val="001221E9"/>
    <w:rsid w:val="00122723"/>
    <w:rsid w:val="00123525"/>
    <w:rsid w:val="00123837"/>
    <w:rsid w:val="00123DC2"/>
    <w:rsid w:val="00124C16"/>
    <w:rsid w:val="00125DA4"/>
    <w:rsid w:val="00125E2B"/>
    <w:rsid w:val="00126091"/>
    <w:rsid w:val="001266C8"/>
    <w:rsid w:val="00131055"/>
    <w:rsid w:val="001314C9"/>
    <w:rsid w:val="00131A6D"/>
    <w:rsid w:val="00131ED7"/>
    <w:rsid w:val="0013218E"/>
    <w:rsid w:val="0013250B"/>
    <w:rsid w:val="0013276D"/>
    <w:rsid w:val="00133AC8"/>
    <w:rsid w:val="00133C28"/>
    <w:rsid w:val="00135E4E"/>
    <w:rsid w:val="00136131"/>
    <w:rsid w:val="0013749F"/>
    <w:rsid w:val="001378B9"/>
    <w:rsid w:val="00137A1C"/>
    <w:rsid w:val="00137A46"/>
    <w:rsid w:val="00140F28"/>
    <w:rsid w:val="00142B35"/>
    <w:rsid w:val="00143697"/>
    <w:rsid w:val="00143BC7"/>
    <w:rsid w:val="00143DFB"/>
    <w:rsid w:val="001442CC"/>
    <w:rsid w:val="001454E6"/>
    <w:rsid w:val="00145791"/>
    <w:rsid w:val="00146611"/>
    <w:rsid w:val="00146F2D"/>
    <w:rsid w:val="00147F63"/>
    <w:rsid w:val="00150229"/>
    <w:rsid w:val="00150790"/>
    <w:rsid w:val="00150AD4"/>
    <w:rsid w:val="00151527"/>
    <w:rsid w:val="001538AB"/>
    <w:rsid w:val="00153C02"/>
    <w:rsid w:val="00154FCF"/>
    <w:rsid w:val="00155F46"/>
    <w:rsid w:val="00156425"/>
    <w:rsid w:val="001578EE"/>
    <w:rsid w:val="00157920"/>
    <w:rsid w:val="00157FB8"/>
    <w:rsid w:val="0016092C"/>
    <w:rsid w:val="00161418"/>
    <w:rsid w:val="00161755"/>
    <w:rsid w:val="0016233A"/>
    <w:rsid w:val="00163CFE"/>
    <w:rsid w:val="001657CC"/>
    <w:rsid w:val="00166607"/>
    <w:rsid w:val="00166953"/>
    <w:rsid w:val="00166DEC"/>
    <w:rsid w:val="0016737D"/>
    <w:rsid w:val="00170533"/>
    <w:rsid w:val="00170690"/>
    <w:rsid w:val="0017129D"/>
    <w:rsid w:val="00171E69"/>
    <w:rsid w:val="00172159"/>
    <w:rsid w:val="00172AE6"/>
    <w:rsid w:val="001734B0"/>
    <w:rsid w:val="001737E6"/>
    <w:rsid w:val="00176077"/>
    <w:rsid w:val="001768B5"/>
    <w:rsid w:val="001774CE"/>
    <w:rsid w:val="00177667"/>
    <w:rsid w:val="00177C9D"/>
    <w:rsid w:val="00177DFC"/>
    <w:rsid w:val="0018098D"/>
    <w:rsid w:val="00180DA0"/>
    <w:rsid w:val="001828B6"/>
    <w:rsid w:val="001836CA"/>
    <w:rsid w:val="00183EF9"/>
    <w:rsid w:val="0018401F"/>
    <w:rsid w:val="00185838"/>
    <w:rsid w:val="00185854"/>
    <w:rsid w:val="001907A7"/>
    <w:rsid w:val="00193BDE"/>
    <w:rsid w:val="00194445"/>
    <w:rsid w:val="00194D02"/>
    <w:rsid w:val="001965CC"/>
    <w:rsid w:val="0019682D"/>
    <w:rsid w:val="00196F6D"/>
    <w:rsid w:val="0019733C"/>
    <w:rsid w:val="0019748D"/>
    <w:rsid w:val="00197A0A"/>
    <w:rsid w:val="00197AF0"/>
    <w:rsid w:val="001A1429"/>
    <w:rsid w:val="001A4839"/>
    <w:rsid w:val="001A4B1B"/>
    <w:rsid w:val="001A5769"/>
    <w:rsid w:val="001A58AA"/>
    <w:rsid w:val="001A6741"/>
    <w:rsid w:val="001B0D9B"/>
    <w:rsid w:val="001B0E22"/>
    <w:rsid w:val="001B12F5"/>
    <w:rsid w:val="001B186A"/>
    <w:rsid w:val="001B3D9C"/>
    <w:rsid w:val="001B402C"/>
    <w:rsid w:val="001B46CE"/>
    <w:rsid w:val="001B484E"/>
    <w:rsid w:val="001B4B03"/>
    <w:rsid w:val="001B5999"/>
    <w:rsid w:val="001B6A29"/>
    <w:rsid w:val="001B6B2E"/>
    <w:rsid w:val="001B7E0D"/>
    <w:rsid w:val="001C128F"/>
    <w:rsid w:val="001C18B3"/>
    <w:rsid w:val="001C18E4"/>
    <w:rsid w:val="001C477B"/>
    <w:rsid w:val="001C549F"/>
    <w:rsid w:val="001C559E"/>
    <w:rsid w:val="001C5F14"/>
    <w:rsid w:val="001D0DD4"/>
    <w:rsid w:val="001D0DEA"/>
    <w:rsid w:val="001D103A"/>
    <w:rsid w:val="001D15A5"/>
    <w:rsid w:val="001D19C2"/>
    <w:rsid w:val="001D294D"/>
    <w:rsid w:val="001D2A9A"/>
    <w:rsid w:val="001D350E"/>
    <w:rsid w:val="001D4A58"/>
    <w:rsid w:val="001D4D1F"/>
    <w:rsid w:val="001D556E"/>
    <w:rsid w:val="001D7F3B"/>
    <w:rsid w:val="001E17FA"/>
    <w:rsid w:val="001E270B"/>
    <w:rsid w:val="001E2748"/>
    <w:rsid w:val="001E39D4"/>
    <w:rsid w:val="001E454A"/>
    <w:rsid w:val="001E4A9D"/>
    <w:rsid w:val="001E4BDC"/>
    <w:rsid w:val="001E4F70"/>
    <w:rsid w:val="001E5854"/>
    <w:rsid w:val="001E6133"/>
    <w:rsid w:val="001E7C40"/>
    <w:rsid w:val="001F0843"/>
    <w:rsid w:val="001F1CB7"/>
    <w:rsid w:val="001F1FB2"/>
    <w:rsid w:val="001F48C4"/>
    <w:rsid w:val="001F4DA0"/>
    <w:rsid w:val="001F7AAA"/>
    <w:rsid w:val="002024E2"/>
    <w:rsid w:val="00202FE6"/>
    <w:rsid w:val="0020327F"/>
    <w:rsid w:val="00205CB5"/>
    <w:rsid w:val="00206035"/>
    <w:rsid w:val="00210B2A"/>
    <w:rsid w:val="002118A8"/>
    <w:rsid w:val="0021238C"/>
    <w:rsid w:val="00216640"/>
    <w:rsid w:val="002215AD"/>
    <w:rsid w:val="002238DB"/>
    <w:rsid w:val="00223B5C"/>
    <w:rsid w:val="00223F2D"/>
    <w:rsid w:val="002240ED"/>
    <w:rsid w:val="00224223"/>
    <w:rsid w:val="00225152"/>
    <w:rsid w:val="002251CE"/>
    <w:rsid w:val="002261D6"/>
    <w:rsid w:val="002263B7"/>
    <w:rsid w:val="002267BE"/>
    <w:rsid w:val="002269F2"/>
    <w:rsid w:val="0022785A"/>
    <w:rsid w:val="00227ECD"/>
    <w:rsid w:val="002300AC"/>
    <w:rsid w:val="00230196"/>
    <w:rsid w:val="0023106F"/>
    <w:rsid w:val="0023108E"/>
    <w:rsid w:val="0023166A"/>
    <w:rsid w:val="00231BFA"/>
    <w:rsid w:val="00231FF1"/>
    <w:rsid w:val="00232D56"/>
    <w:rsid w:val="002368AE"/>
    <w:rsid w:val="00236FA2"/>
    <w:rsid w:val="00237534"/>
    <w:rsid w:val="00237D49"/>
    <w:rsid w:val="00240F05"/>
    <w:rsid w:val="0024239A"/>
    <w:rsid w:val="002427DF"/>
    <w:rsid w:val="00242D67"/>
    <w:rsid w:val="0024468D"/>
    <w:rsid w:val="00244A56"/>
    <w:rsid w:val="00245376"/>
    <w:rsid w:val="00245C37"/>
    <w:rsid w:val="00246178"/>
    <w:rsid w:val="00246220"/>
    <w:rsid w:val="00247F9E"/>
    <w:rsid w:val="00247FE4"/>
    <w:rsid w:val="00250D34"/>
    <w:rsid w:val="0025100F"/>
    <w:rsid w:val="0025199E"/>
    <w:rsid w:val="002538EE"/>
    <w:rsid w:val="00256377"/>
    <w:rsid w:val="00257370"/>
    <w:rsid w:val="00257BCA"/>
    <w:rsid w:val="0026098B"/>
    <w:rsid w:val="00260F5F"/>
    <w:rsid w:val="00261B34"/>
    <w:rsid w:val="00261DCA"/>
    <w:rsid w:val="0026288A"/>
    <w:rsid w:val="00264104"/>
    <w:rsid w:val="0026723A"/>
    <w:rsid w:val="0026737F"/>
    <w:rsid w:val="00267A72"/>
    <w:rsid w:val="00267E09"/>
    <w:rsid w:val="002708F5"/>
    <w:rsid w:val="00271000"/>
    <w:rsid w:val="002717A5"/>
    <w:rsid w:val="00271C61"/>
    <w:rsid w:val="002736D4"/>
    <w:rsid w:val="002747AE"/>
    <w:rsid w:val="00276401"/>
    <w:rsid w:val="002764FF"/>
    <w:rsid w:val="0027698B"/>
    <w:rsid w:val="00276E68"/>
    <w:rsid w:val="0027750C"/>
    <w:rsid w:val="0028014E"/>
    <w:rsid w:val="002802AA"/>
    <w:rsid w:val="00281277"/>
    <w:rsid w:val="00281E06"/>
    <w:rsid w:val="002820AE"/>
    <w:rsid w:val="002825B9"/>
    <w:rsid w:val="002828C6"/>
    <w:rsid w:val="00283CD2"/>
    <w:rsid w:val="0028439F"/>
    <w:rsid w:val="00284465"/>
    <w:rsid w:val="002847EB"/>
    <w:rsid w:val="00285560"/>
    <w:rsid w:val="002871EB"/>
    <w:rsid w:val="00287DB9"/>
    <w:rsid w:val="002907CD"/>
    <w:rsid w:val="00291012"/>
    <w:rsid w:val="00291961"/>
    <w:rsid w:val="00292330"/>
    <w:rsid w:val="00292414"/>
    <w:rsid w:val="00292A6E"/>
    <w:rsid w:val="00294490"/>
    <w:rsid w:val="002951A1"/>
    <w:rsid w:val="002961FE"/>
    <w:rsid w:val="002971A4"/>
    <w:rsid w:val="002971D0"/>
    <w:rsid w:val="002979D6"/>
    <w:rsid w:val="002A0CE0"/>
    <w:rsid w:val="002A1A5D"/>
    <w:rsid w:val="002A2670"/>
    <w:rsid w:val="002A447B"/>
    <w:rsid w:val="002A5066"/>
    <w:rsid w:val="002A59D6"/>
    <w:rsid w:val="002A6421"/>
    <w:rsid w:val="002A6716"/>
    <w:rsid w:val="002B0F75"/>
    <w:rsid w:val="002B417B"/>
    <w:rsid w:val="002B465A"/>
    <w:rsid w:val="002B513E"/>
    <w:rsid w:val="002B5BBF"/>
    <w:rsid w:val="002B73E3"/>
    <w:rsid w:val="002B7754"/>
    <w:rsid w:val="002C0550"/>
    <w:rsid w:val="002C171F"/>
    <w:rsid w:val="002C2321"/>
    <w:rsid w:val="002C50AD"/>
    <w:rsid w:val="002C5AB3"/>
    <w:rsid w:val="002C7B1B"/>
    <w:rsid w:val="002D11C0"/>
    <w:rsid w:val="002D126F"/>
    <w:rsid w:val="002D1565"/>
    <w:rsid w:val="002D1FA2"/>
    <w:rsid w:val="002D2C9C"/>
    <w:rsid w:val="002D2DC5"/>
    <w:rsid w:val="002D3895"/>
    <w:rsid w:val="002D4410"/>
    <w:rsid w:val="002D47D9"/>
    <w:rsid w:val="002D48CF"/>
    <w:rsid w:val="002D58B9"/>
    <w:rsid w:val="002D5C72"/>
    <w:rsid w:val="002D6676"/>
    <w:rsid w:val="002D6A57"/>
    <w:rsid w:val="002D7DF0"/>
    <w:rsid w:val="002E03D9"/>
    <w:rsid w:val="002E0B2D"/>
    <w:rsid w:val="002E113F"/>
    <w:rsid w:val="002E209B"/>
    <w:rsid w:val="002E2B75"/>
    <w:rsid w:val="002E35E9"/>
    <w:rsid w:val="002E6D9F"/>
    <w:rsid w:val="002F04EF"/>
    <w:rsid w:val="002F0D3A"/>
    <w:rsid w:val="002F2565"/>
    <w:rsid w:val="002F324F"/>
    <w:rsid w:val="002F73E4"/>
    <w:rsid w:val="002F7CE3"/>
    <w:rsid w:val="00300A2F"/>
    <w:rsid w:val="00300CCC"/>
    <w:rsid w:val="00300F48"/>
    <w:rsid w:val="00302B47"/>
    <w:rsid w:val="00302C6F"/>
    <w:rsid w:val="00303E9F"/>
    <w:rsid w:val="003060DF"/>
    <w:rsid w:val="003064BA"/>
    <w:rsid w:val="003068F8"/>
    <w:rsid w:val="00306F8F"/>
    <w:rsid w:val="00311C69"/>
    <w:rsid w:val="00312032"/>
    <w:rsid w:val="00312168"/>
    <w:rsid w:val="003129B2"/>
    <w:rsid w:val="003143B7"/>
    <w:rsid w:val="003149BB"/>
    <w:rsid w:val="00314AB8"/>
    <w:rsid w:val="0031588B"/>
    <w:rsid w:val="003165A3"/>
    <w:rsid w:val="003170FB"/>
    <w:rsid w:val="003205A8"/>
    <w:rsid w:val="00320C80"/>
    <w:rsid w:val="003231D3"/>
    <w:rsid w:val="00323FE9"/>
    <w:rsid w:val="0032540A"/>
    <w:rsid w:val="00325BB5"/>
    <w:rsid w:val="00326268"/>
    <w:rsid w:val="0032673D"/>
    <w:rsid w:val="00326761"/>
    <w:rsid w:val="00326D1B"/>
    <w:rsid w:val="00326F1C"/>
    <w:rsid w:val="003308D5"/>
    <w:rsid w:val="0033227F"/>
    <w:rsid w:val="00332476"/>
    <w:rsid w:val="003334F3"/>
    <w:rsid w:val="003353F9"/>
    <w:rsid w:val="00335804"/>
    <w:rsid w:val="003367BC"/>
    <w:rsid w:val="00337BAA"/>
    <w:rsid w:val="00337DD7"/>
    <w:rsid w:val="003409FD"/>
    <w:rsid w:val="00340B64"/>
    <w:rsid w:val="00340FC7"/>
    <w:rsid w:val="00341040"/>
    <w:rsid w:val="003419E5"/>
    <w:rsid w:val="00341B33"/>
    <w:rsid w:val="00341BA8"/>
    <w:rsid w:val="00341F72"/>
    <w:rsid w:val="003431BA"/>
    <w:rsid w:val="003432C9"/>
    <w:rsid w:val="00343CE5"/>
    <w:rsid w:val="00343D04"/>
    <w:rsid w:val="00344EEA"/>
    <w:rsid w:val="00345BED"/>
    <w:rsid w:val="00345E46"/>
    <w:rsid w:val="003475CC"/>
    <w:rsid w:val="00350516"/>
    <w:rsid w:val="00351541"/>
    <w:rsid w:val="003515EF"/>
    <w:rsid w:val="00353236"/>
    <w:rsid w:val="003537C5"/>
    <w:rsid w:val="00353A16"/>
    <w:rsid w:val="00353C61"/>
    <w:rsid w:val="00354ACD"/>
    <w:rsid w:val="00354EEA"/>
    <w:rsid w:val="0035521A"/>
    <w:rsid w:val="003558AB"/>
    <w:rsid w:val="00356498"/>
    <w:rsid w:val="00357109"/>
    <w:rsid w:val="003572F7"/>
    <w:rsid w:val="00357AD9"/>
    <w:rsid w:val="00357E12"/>
    <w:rsid w:val="0036042D"/>
    <w:rsid w:val="0036075D"/>
    <w:rsid w:val="003609C2"/>
    <w:rsid w:val="0036134E"/>
    <w:rsid w:val="0036248F"/>
    <w:rsid w:val="0036413B"/>
    <w:rsid w:val="0036479B"/>
    <w:rsid w:val="00364A05"/>
    <w:rsid w:val="0036765B"/>
    <w:rsid w:val="0037087B"/>
    <w:rsid w:val="00371492"/>
    <w:rsid w:val="003724EF"/>
    <w:rsid w:val="00372712"/>
    <w:rsid w:val="00372CA0"/>
    <w:rsid w:val="0037346C"/>
    <w:rsid w:val="0037436E"/>
    <w:rsid w:val="00375299"/>
    <w:rsid w:val="00375833"/>
    <w:rsid w:val="00375884"/>
    <w:rsid w:val="00376D80"/>
    <w:rsid w:val="00376FF2"/>
    <w:rsid w:val="00377A65"/>
    <w:rsid w:val="00377D7A"/>
    <w:rsid w:val="00377E9B"/>
    <w:rsid w:val="00380022"/>
    <w:rsid w:val="003809B9"/>
    <w:rsid w:val="00380D35"/>
    <w:rsid w:val="00381525"/>
    <w:rsid w:val="00382AC4"/>
    <w:rsid w:val="003837F2"/>
    <w:rsid w:val="00383A01"/>
    <w:rsid w:val="00383B9E"/>
    <w:rsid w:val="00384AE8"/>
    <w:rsid w:val="00384EE7"/>
    <w:rsid w:val="00385487"/>
    <w:rsid w:val="00385A21"/>
    <w:rsid w:val="003864DC"/>
    <w:rsid w:val="00387204"/>
    <w:rsid w:val="003878AA"/>
    <w:rsid w:val="00391DA6"/>
    <w:rsid w:val="00392BAE"/>
    <w:rsid w:val="003932AC"/>
    <w:rsid w:val="003933DF"/>
    <w:rsid w:val="00393A82"/>
    <w:rsid w:val="00394551"/>
    <w:rsid w:val="00394BA4"/>
    <w:rsid w:val="003967E4"/>
    <w:rsid w:val="00396B2C"/>
    <w:rsid w:val="003971EA"/>
    <w:rsid w:val="00397AA1"/>
    <w:rsid w:val="003A0CAE"/>
    <w:rsid w:val="003A149E"/>
    <w:rsid w:val="003A346B"/>
    <w:rsid w:val="003A54BB"/>
    <w:rsid w:val="003A6582"/>
    <w:rsid w:val="003A6B13"/>
    <w:rsid w:val="003A6C57"/>
    <w:rsid w:val="003A7343"/>
    <w:rsid w:val="003A762B"/>
    <w:rsid w:val="003A7E7B"/>
    <w:rsid w:val="003A7ED0"/>
    <w:rsid w:val="003B0BA1"/>
    <w:rsid w:val="003B2926"/>
    <w:rsid w:val="003B2B9B"/>
    <w:rsid w:val="003B32B1"/>
    <w:rsid w:val="003B4153"/>
    <w:rsid w:val="003B41D6"/>
    <w:rsid w:val="003B58CB"/>
    <w:rsid w:val="003B6500"/>
    <w:rsid w:val="003B67FB"/>
    <w:rsid w:val="003B69AE"/>
    <w:rsid w:val="003B6C27"/>
    <w:rsid w:val="003B7BEB"/>
    <w:rsid w:val="003C10C6"/>
    <w:rsid w:val="003C1DCC"/>
    <w:rsid w:val="003C2E59"/>
    <w:rsid w:val="003C3F84"/>
    <w:rsid w:val="003C47D6"/>
    <w:rsid w:val="003C4D51"/>
    <w:rsid w:val="003C4FF9"/>
    <w:rsid w:val="003C532A"/>
    <w:rsid w:val="003C5990"/>
    <w:rsid w:val="003C63E6"/>
    <w:rsid w:val="003C683A"/>
    <w:rsid w:val="003C69AC"/>
    <w:rsid w:val="003C6BFD"/>
    <w:rsid w:val="003C73CA"/>
    <w:rsid w:val="003C74F5"/>
    <w:rsid w:val="003C7578"/>
    <w:rsid w:val="003C75BA"/>
    <w:rsid w:val="003C76FE"/>
    <w:rsid w:val="003D071C"/>
    <w:rsid w:val="003D5AF7"/>
    <w:rsid w:val="003D6FCB"/>
    <w:rsid w:val="003E0E75"/>
    <w:rsid w:val="003E13C7"/>
    <w:rsid w:val="003E22FD"/>
    <w:rsid w:val="003E29D8"/>
    <w:rsid w:val="003E3258"/>
    <w:rsid w:val="003E351E"/>
    <w:rsid w:val="003E44EF"/>
    <w:rsid w:val="003E4A26"/>
    <w:rsid w:val="003E4F08"/>
    <w:rsid w:val="003E5063"/>
    <w:rsid w:val="003E57AA"/>
    <w:rsid w:val="003E57F5"/>
    <w:rsid w:val="003E797C"/>
    <w:rsid w:val="003F0C47"/>
    <w:rsid w:val="003F0F53"/>
    <w:rsid w:val="003F1E90"/>
    <w:rsid w:val="003F1E95"/>
    <w:rsid w:val="003F241D"/>
    <w:rsid w:val="003F299F"/>
    <w:rsid w:val="003F2E36"/>
    <w:rsid w:val="003F35A5"/>
    <w:rsid w:val="003F36EB"/>
    <w:rsid w:val="003F4A4D"/>
    <w:rsid w:val="003F4A9B"/>
    <w:rsid w:val="003F581C"/>
    <w:rsid w:val="003F69A0"/>
    <w:rsid w:val="0040019E"/>
    <w:rsid w:val="0040053C"/>
    <w:rsid w:val="004015E0"/>
    <w:rsid w:val="00402670"/>
    <w:rsid w:val="00403623"/>
    <w:rsid w:val="00403CD8"/>
    <w:rsid w:val="004103B0"/>
    <w:rsid w:val="00410BD2"/>
    <w:rsid w:val="00411AB8"/>
    <w:rsid w:val="00412245"/>
    <w:rsid w:val="0041404F"/>
    <w:rsid w:val="00414970"/>
    <w:rsid w:val="00414AA0"/>
    <w:rsid w:val="00414AB7"/>
    <w:rsid w:val="00414D14"/>
    <w:rsid w:val="004156E2"/>
    <w:rsid w:val="0041614E"/>
    <w:rsid w:val="00416BA4"/>
    <w:rsid w:val="00420172"/>
    <w:rsid w:val="00420DD9"/>
    <w:rsid w:val="00420F3B"/>
    <w:rsid w:val="0042124F"/>
    <w:rsid w:val="004213C3"/>
    <w:rsid w:val="00421E07"/>
    <w:rsid w:val="00422461"/>
    <w:rsid w:val="0042318D"/>
    <w:rsid w:val="00423777"/>
    <w:rsid w:val="00424238"/>
    <w:rsid w:val="00424DEF"/>
    <w:rsid w:val="00425CEE"/>
    <w:rsid w:val="004265A8"/>
    <w:rsid w:val="004315C7"/>
    <w:rsid w:val="00431E1C"/>
    <w:rsid w:val="00432B1A"/>
    <w:rsid w:val="0043350F"/>
    <w:rsid w:val="0043352A"/>
    <w:rsid w:val="004339BD"/>
    <w:rsid w:val="00433B1E"/>
    <w:rsid w:val="00433BED"/>
    <w:rsid w:val="00434C77"/>
    <w:rsid w:val="00434DFD"/>
    <w:rsid w:val="0043517B"/>
    <w:rsid w:val="00435360"/>
    <w:rsid w:val="0043593D"/>
    <w:rsid w:val="0043749D"/>
    <w:rsid w:val="00437618"/>
    <w:rsid w:val="00437836"/>
    <w:rsid w:val="00437B42"/>
    <w:rsid w:val="00441378"/>
    <w:rsid w:val="00441A2E"/>
    <w:rsid w:val="00442030"/>
    <w:rsid w:val="004425A5"/>
    <w:rsid w:val="0044267D"/>
    <w:rsid w:val="00442D78"/>
    <w:rsid w:val="00443CBB"/>
    <w:rsid w:val="00444212"/>
    <w:rsid w:val="00445F47"/>
    <w:rsid w:val="00445F5D"/>
    <w:rsid w:val="00446243"/>
    <w:rsid w:val="00446FA1"/>
    <w:rsid w:val="00447528"/>
    <w:rsid w:val="00447B40"/>
    <w:rsid w:val="00451ACE"/>
    <w:rsid w:val="004550D2"/>
    <w:rsid w:val="004561E2"/>
    <w:rsid w:val="0045659E"/>
    <w:rsid w:val="0046045B"/>
    <w:rsid w:val="00460B5A"/>
    <w:rsid w:val="00462B29"/>
    <w:rsid w:val="004630E0"/>
    <w:rsid w:val="00464CC6"/>
    <w:rsid w:val="00465387"/>
    <w:rsid w:val="004657F6"/>
    <w:rsid w:val="00466042"/>
    <w:rsid w:val="0046769D"/>
    <w:rsid w:val="00470478"/>
    <w:rsid w:val="00470CBC"/>
    <w:rsid w:val="00472764"/>
    <w:rsid w:val="004736F0"/>
    <w:rsid w:val="00474255"/>
    <w:rsid w:val="0047585E"/>
    <w:rsid w:val="004759F1"/>
    <w:rsid w:val="00475A5D"/>
    <w:rsid w:val="00476264"/>
    <w:rsid w:val="004821F2"/>
    <w:rsid w:val="00482731"/>
    <w:rsid w:val="00483DA6"/>
    <w:rsid w:val="00484FC2"/>
    <w:rsid w:val="004860C3"/>
    <w:rsid w:val="00487B31"/>
    <w:rsid w:val="00490FD9"/>
    <w:rsid w:val="004922C3"/>
    <w:rsid w:val="0049260A"/>
    <w:rsid w:val="00492787"/>
    <w:rsid w:val="0049366D"/>
    <w:rsid w:val="004939EB"/>
    <w:rsid w:val="00493E46"/>
    <w:rsid w:val="00494109"/>
    <w:rsid w:val="004941A9"/>
    <w:rsid w:val="0049561A"/>
    <w:rsid w:val="0049728C"/>
    <w:rsid w:val="004A0310"/>
    <w:rsid w:val="004A1504"/>
    <w:rsid w:val="004A1DA9"/>
    <w:rsid w:val="004A2753"/>
    <w:rsid w:val="004A3265"/>
    <w:rsid w:val="004A34F6"/>
    <w:rsid w:val="004A3D4E"/>
    <w:rsid w:val="004A414A"/>
    <w:rsid w:val="004A4539"/>
    <w:rsid w:val="004A477C"/>
    <w:rsid w:val="004A503A"/>
    <w:rsid w:val="004A5066"/>
    <w:rsid w:val="004A6229"/>
    <w:rsid w:val="004A6581"/>
    <w:rsid w:val="004A78B6"/>
    <w:rsid w:val="004A7DD6"/>
    <w:rsid w:val="004B0A35"/>
    <w:rsid w:val="004B1422"/>
    <w:rsid w:val="004B1AE8"/>
    <w:rsid w:val="004B2183"/>
    <w:rsid w:val="004B354B"/>
    <w:rsid w:val="004B36C3"/>
    <w:rsid w:val="004B3AA1"/>
    <w:rsid w:val="004B3DE6"/>
    <w:rsid w:val="004B50D7"/>
    <w:rsid w:val="004B78E8"/>
    <w:rsid w:val="004C0034"/>
    <w:rsid w:val="004C175D"/>
    <w:rsid w:val="004C1E25"/>
    <w:rsid w:val="004C1FDA"/>
    <w:rsid w:val="004C2B43"/>
    <w:rsid w:val="004C2CD2"/>
    <w:rsid w:val="004C3026"/>
    <w:rsid w:val="004C34CD"/>
    <w:rsid w:val="004C39A2"/>
    <w:rsid w:val="004C3A78"/>
    <w:rsid w:val="004C4022"/>
    <w:rsid w:val="004C403B"/>
    <w:rsid w:val="004C428F"/>
    <w:rsid w:val="004C4B32"/>
    <w:rsid w:val="004C4DCA"/>
    <w:rsid w:val="004C518A"/>
    <w:rsid w:val="004C62BB"/>
    <w:rsid w:val="004C6FCC"/>
    <w:rsid w:val="004D058B"/>
    <w:rsid w:val="004D05CF"/>
    <w:rsid w:val="004D15DB"/>
    <w:rsid w:val="004D1FBC"/>
    <w:rsid w:val="004D2408"/>
    <w:rsid w:val="004D334E"/>
    <w:rsid w:val="004D3C49"/>
    <w:rsid w:val="004D4298"/>
    <w:rsid w:val="004D5896"/>
    <w:rsid w:val="004D58AF"/>
    <w:rsid w:val="004D5EE4"/>
    <w:rsid w:val="004D68C7"/>
    <w:rsid w:val="004D68FC"/>
    <w:rsid w:val="004D76FA"/>
    <w:rsid w:val="004D77AD"/>
    <w:rsid w:val="004E014B"/>
    <w:rsid w:val="004E0858"/>
    <w:rsid w:val="004E1EF4"/>
    <w:rsid w:val="004E34D1"/>
    <w:rsid w:val="004E4201"/>
    <w:rsid w:val="004E4C56"/>
    <w:rsid w:val="004E5205"/>
    <w:rsid w:val="004E5621"/>
    <w:rsid w:val="004E7D34"/>
    <w:rsid w:val="004E7E77"/>
    <w:rsid w:val="004F1057"/>
    <w:rsid w:val="004F3211"/>
    <w:rsid w:val="004F3521"/>
    <w:rsid w:val="004F3933"/>
    <w:rsid w:val="004F439C"/>
    <w:rsid w:val="004F519D"/>
    <w:rsid w:val="004F5477"/>
    <w:rsid w:val="004F64DC"/>
    <w:rsid w:val="004F68A9"/>
    <w:rsid w:val="00500ECE"/>
    <w:rsid w:val="00501153"/>
    <w:rsid w:val="00501931"/>
    <w:rsid w:val="005020C7"/>
    <w:rsid w:val="005023FF"/>
    <w:rsid w:val="00502A4E"/>
    <w:rsid w:val="00503D76"/>
    <w:rsid w:val="00504247"/>
    <w:rsid w:val="0050463D"/>
    <w:rsid w:val="0050468D"/>
    <w:rsid w:val="00504A23"/>
    <w:rsid w:val="00504A43"/>
    <w:rsid w:val="00505B2F"/>
    <w:rsid w:val="00506E3C"/>
    <w:rsid w:val="00506F98"/>
    <w:rsid w:val="00507A80"/>
    <w:rsid w:val="0051025B"/>
    <w:rsid w:val="005104C6"/>
    <w:rsid w:val="00510508"/>
    <w:rsid w:val="00510FEE"/>
    <w:rsid w:val="00512042"/>
    <w:rsid w:val="00512064"/>
    <w:rsid w:val="005134BD"/>
    <w:rsid w:val="00514585"/>
    <w:rsid w:val="00515D6A"/>
    <w:rsid w:val="00517A76"/>
    <w:rsid w:val="00517D23"/>
    <w:rsid w:val="00521887"/>
    <w:rsid w:val="005220CE"/>
    <w:rsid w:val="0052357E"/>
    <w:rsid w:val="00523624"/>
    <w:rsid w:val="005238AD"/>
    <w:rsid w:val="005244EF"/>
    <w:rsid w:val="005245E7"/>
    <w:rsid w:val="00524BDC"/>
    <w:rsid w:val="00525A0A"/>
    <w:rsid w:val="00525AE6"/>
    <w:rsid w:val="005260C1"/>
    <w:rsid w:val="00526178"/>
    <w:rsid w:val="005279E2"/>
    <w:rsid w:val="00530121"/>
    <w:rsid w:val="00531B69"/>
    <w:rsid w:val="00532118"/>
    <w:rsid w:val="00532619"/>
    <w:rsid w:val="00533886"/>
    <w:rsid w:val="00533FCE"/>
    <w:rsid w:val="0053440F"/>
    <w:rsid w:val="00534B3E"/>
    <w:rsid w:val="00535272"/>
    <w:rsid w:val="00535E42"/>
    <w:rsid w:val="00536223"/>
    <w:rsid w:val="00536395"/>
    <w:rsid w:val="005365D7"/>
    <w:rsid w:val="00536FD8"/>
    <w:rsid w:val="00537177"/>
    <w:rsid w:val="00537840"/>
    <w:rsid w:val="00537A5E"/>
    <w:rsid w:val="0054097F"/>
    <w:rsid w:val="00540EEC"/>
    <w:rsid w:val="005430F9"/>
    <w:rsid w:val="00543370"/>
    <w:rsid w:val="0054392D"/>
    <w:rsid w:val="00546496"/>
    <w:rsid w:val="0055176F"/>
    <w:rsid w:val="00552E8E"/>
    <w:rsid w:val="00553B27"/>
    <w:rsid w:val="00553F94"/>
    <w:rsid w:val="00555640"/>
    <w:rsid w:val="00555A02"/>
    <w:rsid w:val="005565E7"/>
    <w:rsid w:val="00557229"/>
    <w:rsid w:val="0055725C"/>
    <w:rsid w:val="00557E11"/>
    <w:rsid w:val="00560AD9"/>
    <w:rsid w:val="00560E66"/>
    <w:rsid w:val="005614F4"/>
    <w:rsid w:val="005619C5"/>
    <w:rsid w:val="00563F46"/>
    <w:rsid w:val="00564210"/>
    <w:rsid w:val="00565A53"/>
    <w:rsid w:val="00566036"/>
    <w:rsid w:val="0056646B"/>
    <w:rsid w:val="00566B79"/>
    <w:rsid w:val="00567988"/>
    <w:rsid w:val="00571CED"/>
    <w:rsid w:val="00572075"/>
    <w:rsid w:val="005720B7"/>
    <w:rsid w:val="00574156"/>
    <w:rsid w:val="0057588A"/>
    <w:rsid w:val="005764EC"/>
    <w:rsid w:val="0057680C"/>
    <w:rsid w:val="00576B8A"/>
    <w:rsid w:val="0057735B"/>
    <w:rsid w:val="00581383"/>
    <w:rsid w:val="00581B22"/>
    <w:rsid w:val="005822B4"/>
    <w:rsid w:val="00582A1D"/>
    <w:rsid w:val="00583BEF"/>
    <w:rsid w:val="005842F9"/>
    <w:rsid w:val="005847DA"/>
    <w:rsid w:val="00584DA3"/>
    <w:rsid w:val="00584E0D"/>
    <w:rsid w:val="00585B8B"/>
    <w:rsid w:val="005862F9"/>
    <w:rsid w:val="00587FD2"/>
    <w:rsid w:val="005908D9"/>
    <w:rsid w:val="005909D9"/>
    <w:rsid w:val="00590F7C"/>
    <w:rsid w:val="00592317"/>
    <w:rsid w:val="005928C3"/>
    <w:rsid w:val="00593332"/>
    <w:rsid w:val="00593799"/>
    <w:rsid w:val="00593D5F"/>
    <w:rsid w:val="0059454F"/>
    <w:rsid w:val="0059585F"/>
    <w:rsid w:val="00595B0C"/>
    <w:rsid w:val="0059646A"/>
    <w:rsid w:val="00597F93"/>
    <w:rsid w:val="005A2C83"/>
    <w:rsid w:val="005A34D8"/>
    <w:rsid w:val="005A360F"/>
    <w:rsid w:val="005A3A75"/>
    <w:rsid w:val="005A3D6F"/>
    <w:rsid w:val="005A4FA8"/>
    <w:rsid w:val="005A637A"/>
    <w:rsid w:val="005A6A6D"/>
    <w:rsid w:val="005A6FBE"/>
    <w:rsid w:val="005B0166"/>
    <w:rsid w:val="005B16B5"/>
    <w:rsid w:val="005B23BF"/>
    <w:rsid w:val="005B2AE7"/>
    <w:rsid w:val="005B39C9"/>
    <w:rsid w:val="005B3A83"/>
    <w:rsid w:val="005B3B62"/>
    <w:rsid w:val="005B5582"/>
    <w:rsid w:val="005B584B"/>
    <w:rsid w:val="005B5D27"/>
    <w:rsid w:val="005B6A93"/>
    <w:rsid w:val="005B6FB6"/>
    <w:rsid w:val="005B723D"/>
    <w:rsid w:val="005B7508"/>
    <w:rsid w:val="005B759C"/>
    <w:rsid w:val="005B785C"/>
    <w:rsid w:val="005B7BFF"/>
    <w:rsid w:val="005C15DA"/>
    <w:rsid w:val="005C16A1"/>
    <w:rsid w:val="005C3301"/>
    <w:rsid w:val="005C3CE9"/>
    <w:rsid w:val="005C4FC5"/>
    <w:rsid w:val="005C63ED"/>
    <w:rsid w:val="005C6C3E"/>
    <w:rsid w:val="005C6DF5"/>
    <w:rsid w:val="005C79F1"/>
    <w:rsid w:val="005D0A7A"/>
    <w:rsid w:val="005D13DF"/>
    <w:rsid w:val="005D148A"/>
    <w:rsid w:val="005D1701"/>
    <w:rsid w:val="005D1DBD"/>
    <w:rsid w:val="005D28A1"/>
    <w:rsid w:val="005D3514"/>
    <w:rsid w:val="005D3A10"/>
    <w:rsid w:val="005D3A44"/>
    <w:rsid w:val="005D3C4B"/>
    <w:rsid w:val="005D4092"/>
    <w:rsid w:val="005D528B"/>
    <w:rsid w:val="005D53D7"/>
    <w:rsid w:val="005D5718"/>
    <w:rsid w:val="005D5F09"/>
    <w:rsid w:val="005D6426"/>
    <w:rsid w:val="005D7829"/>
    <w:rsid w:val="005E06BD"/>
    <w:rsid w:val="005E0E3B"/>
    <w:rsid w:val="005E119C"/>
    <w:rsid w:val="005E1B31"/>
    <w:rsid w:val="005E2764"/>
    <w:rsid w:val="005E389A"/>
    <w:rsid w:val="005E44B3"/>
    <w:rsid w:val="005E459E"/>
    <w:rsid w:val="005E5360"/>
    <w:rsid w:val="005E790B"/>
    <w:rsid w:val="005F0D90"/>
    <w:rsid w:val="005F16AC"/>
    <w:rsid w:val="005F18F1"/>
    <w:rsid w:val="005F20A3"/>
    <w:rsid w:val="005F2FAD"/>
    <w:rsid w:val="005F30BB"/>
    <w:rsid w:val="005F3880"/>
    <w:rsid w:val="005F5E7C"/>
    <w:rsid w:val="006000F2"/>
    <w:rsid w:val="006005C1"/>
    <w:rsid w:val="0060092A"/>
    <w:rsid w:val="00601EA2"/>
    <w:rsid w:val="00601F7D"/>
    <w:rsid w:val="0060284C"/>
    <w:rsid w:val="00602E22"/>
    <w:rsid w:val="00603614"/>
    <w:rsid w:val="00603A4D"/>
    <w:rsid w:val="00603E05"/>
    <w:rsid w:val="006053EE"/>
    <w:rsid w:val="00605D32"/>
    <w:rsid w:val="006064D5"/>
    <w:rsid w:val="00607181"/>
    <w:rsid w:val="00607894"/>
    <w:rsid w:val="0061021B"/>
    <w:rsid w:val="00610321"/>
    <w:rsid w:val="00610356"/>
    <w:rsid w:val="0061209A"/>
    <w:rsid w:val="00612EC6"/>
    <w:rsid w:val="0061310A"/>
    <w:rsid w:val="0061390E"/>
    <w:rsid w:val="00614149"/>
    <w:rsid w:val="006143DA"/>
    <w:rsid w:val="00614FDD"/>
    <w:rsid w:val="00615FFB"/>
    <w:rsid w:val="00616724"/>
    <w:rsid w:val="0061710B"/>
    <w:rsid w:val="006214F3"/>
    <w:rsid w:val="0062217F"/>
    <w:rsid w:val="00623840"/>
    <w:rsid w:val="00623B9C"/>
    <w:rsid w:val="006245F1"/>
    <w:rsid w:val="00624835"/>
    <w:rsid w:val="0062758A"/>
    <w:rsid w:val="00627C57"/>
    <w:rsid w:val="00631D58"/>
    <w:rsid w:val="00631FE8"/>
    <w:rsid w:val="0063236E"/>
    <w:rsid w:val="0063313C"/>
    <w:rsid w:val="00634DBA"/>
    <w:rsid w:val="00635118"/>
    <w:rsid w:val="006354B2"/>
    <w:rsid w:val="0063672A"/>
    <w:rsid w:val="00637BD7"/>
    <w:rsid w:val="006408FE"/>
    <w:rsid w:val="00640BC0"/>
    <w:rsid w:val="0064189B"/>
    <w:rsid w:val="00641E7F"/>
    <w:rsid w:val="00642581"/>
    <w:rsid w:val="00643066"/>
    <w:rsid w:val="00643F63"/>
    <w:rsid w:val="00644336"/>
    <w:rsid w:val="00644B3A"/>
    <w:rsid w:val="00644D9E"/>
    <w:rsid w:val="00645A88"/>
    <w:rsid w:val="006469FB"/>
    <w:rsid w:val="00646A15"/>
    <w:rsid w:val="00647214"/>
    <w:rsid w:val="00652066"/>
    <w:rsid w:val="0065259E"/>
    <w:rsid w:val="00652FD1"/>
    <w:rsid w:val="00653206"/>
    <w:rsid w:val="00653292"/>
    <w:rsid w:val="0065392F"/>
    <w:rsid w:val="00654115"/>
    <w:rsid w:val="0065414C"/>
    <w:rsid w:val="0065430C"/>
    <w:rsid w:val="00655A8E"/>
    <w:rsid w:val="00656FC2"/>
    <w:rsid w:val="0065707C"/>
    <w:rsid w:val="00657EC6"/>
    <w:rsid w:val="00662145"/>
    <w:rsid w:val="00664470"/>
    <w:rsid w:val="006645E4"/>
    <w:rsid w:val="006653A8"/>
    <w:rsid w:val="006653ED"/>
    <w:rsid w:val="00665B61"/>
    <w:rsid w:val="00667CA4"/>
    <w:rsid w:val="00667F32"/>
    <w:rsid w:val="0067002A"/>
    <w:rsid w:val="00672109"/>
    <w:rsid w:val="00674943"/>
    <w:rsid w:val="00675D3F"/>
    <w:rsid w:val="0067617D"/>
    <w:rsid w:val="006762F5"/>
    <w:rsid w:val="00676A29"/>
    <w:rsid w:val="00677AF6"/>
    <w:rsid w:val="00677B3F"/>
    <w:rsid w:val="00677BBB"/>
    <w:rsid w:val="0068023E"/>
    <w:rsid w:val="0068065F"/>
    <w:rsid w:val="00680F96"/>
    <w:rsid w:val="00681364"/>
    <w:rsid w:val="00681D9D"/>
    <w:rsid w:val="00683110"/>
    <w:rsid w:val="006840DC"/>
    <w:rsid w:val="0068547D"/>
    <w:rsid w:val="006857A1"/>
    <w:rsid w:val="006860A4"/>
    <w:rsid w:val="006918DC"/>
    <w:rsid w:val="0069201E"/>
    <w:rsid w:val="0069356A"/>
    <w:rsid w:val="00693CC0"/>
    <w:rsid w:val="00693F3B"/>
    <w:rsid w:val="00694481"/>
    <w:rsid w:val="006946B8"/>
    <w:rsid w:val="00696893"/>
    <w:rsid w:val="00697DE6"/>
    <w:rsid w:val="006A044B"/>
    <w:rsid w:val="006A1D10"/>
    <w:rsid w:val="006A1FA3"/>
    <w:rsid w:val="006A2BAE"/>
    <w:rsid w:val="006A4742"/>
    <w:rsid w:val="006A541B"/>
    <w:rsid w:val="006A5646"/>
    <w:rsid w:val="006A6166"/>
    <w:rsid w:val="006A70CA"/>
    <w:rsid w:val="006A75B8"/>
    <w:rsid w:val="006A7F5D"/>
    <w:rsid w:val="006B0CA9"/>
    <w:rsid w:val="006B1D5D"/>
    <w:rsid w:val="006B2502"/>
    <w:rsid w:val="006B39E9"/>
    <w:rsid w:val="006B3C3D"/>
    <w:rsid w:val="006B433D"/>
    <w:rsid w:val="006B5D20"/>
    <w:rsid w:val="006B634F"/>
    <w:rsid w:val="006B783F"/>
    <w:rsid w:val="006C0003"/>
    <w:rsid w:val="006C1F98"/>
    <w:rsid w:val="006C21E3"/>
    <w:rsid w:val="006C3AA5"/>
    <w:rsid w:val="006C48D3"/>
    <w:rsid w:val="006C6AFE"/>
    <w:rsid w:val="006C6DF5"/>
    <w:rsid w:val="006D03FC"/>
    <w:rsid w:val="006D08EE"/>
    <w:rsid w:val="006D0E87"/>
    <w:rsid w:val="006D121B"/>
    <w:rsid w:val="006D1ED0"/>
    <w:rsid w:val="006D3720"/>
    <w:rsid w:val="006D451E"/>
    <w:rsid w:val="006D52B3"/>
    <w:rsid w:val="006D5668"/>
    <w:rsid w:val="006D6844"/>
    <w:rsid w:val="006E05E4"/>
    <w:rsid w:val="006E0C6C"/>
    <w:rsid w:val="006E0E29"/>
    <w:rsid w:val="006E3CDE"/>
    <w:rsid w:val="006E5231"/>
    <w:rsid w:val="006E55C9"/>
    <w:rsid w:val="006E73C2"/>
    <w:rsid w:val="006F0AB1"/>
    <w:rsid w:val="006F0AFD"/>
    <w:rsid w:val="006F1B51"/>
    <w:rsid w:val="006F296C"/>
    <w:rsid w:val="006F3C4F"/>
    <w:rsid w:val="006F4BF6"/>
    <w:rsid w:val="006F4FF7"/>
    <w:rsid w:val="006F747D"/>
    <w:rsid w:val="0070082E"/>
    <w:rsid w:val="007008C0"/>
    <w:rsid w:val="00700976"/>
    <w:rsid w:val="00700C79"/>
    <w:rsid w:val="0070148F"/>
    <w:rsid w:val="007016EF"/>
    <w:rsid w:val="00701C18"/>
    <w:rsid w:val="00701F01"/>
    <w:rsid w:val="0070261E"/>
    <w:rsid w:val="00702C23"/>
    <w:rsid w:val="00702E1F"/>
    <w:rsid w:val="00703CD2"/>
    <w:rsid w:val="007047C7"/>
    <w:rsid w:val="00704A1C"/>
    <w:rsid w:val="0070518D"/>
    <w:rsid w:val="00706D07"/>
    <w:rsid w:val="00706F86"/>
    <w:rsid w:val="00710540"/>
    <w:rsid w:val="00712906"/>
    <w:rsid w:val="007143EF"/>
    <w:rsid w:val="0071517E"/>
    <w:rsid w:val="00716094"/>
    <w:rsid w:val="007160AB"/>
    <w:rsid w:val="00716D69"/>
    <w:rsid w:val="00717EF3"/>
    <w:rsid w:val="007206B1"/>
    <w:rsid w:val="00720E17"/>
    <w:rsid w:val="007219DF"/>
    <w:rsid w:val="00724D97"/>
    <w:rsid w:val="00725E39"/>
    <w:rsid w:val="007314B9"/>
    <w:rsid w:val="00732E9E"/>
    <w:rsid w:val="007330CB"/>
    <w:rsid w:val="0073521A"/>
    <w:rsid w:val="00737114"/>
    <w:rsid w:val="00737BAB"/>
    <w:rsid w:val="00740EFA"/>
    <w:rsid w:val="0074104F"/>
    <w:rsid w:val="0074167C"/>
    <w:rsid w:val="00743436"/>
    <w:rsid w:val="007449A2"/>
    <w:rsid w:val="007463DD"/>
    <w:rsid w:val="00747911"/>
    <w:rsid w:val="00751AED"/>
    <w:rsid w:val="007527F3"/>
    <w:rsid w:val="00752E4C"/>
    <w:rsid w:val="00753159"/>
    <w:rsid w:val="00754B67"/>
    <w:rsid w:val="00754EAB"/>
    <w:rsid w:val="00756365"/>
    <w:rsid w:val="00756539"/>
    <w:rsid w:val="007568DD"/>
    <w:rsid w:val="007574F7"/>
    <w:rsid w:val="0076315B"/>
    <w:rsid w:val="00764308"/>
    <w:rsid w:val="00765828"/>
    <w:rsid w:val="0076769D"/>
    <w:rsid w:val="00770B02"/>
    <w:rsid w:val="0077216E"/>
    <w:rsid w:val="00772BB8"/>
    <w:rsid w:val="007754EF"/>
    <w:rsid w:val="0077606F"/>
    <w:rsid w:val="0077711C"/>
    <w:rsid w:val="007771B5"/>
    <w:rsid w:val="00777229"/>
    <w:rsid w:val="007809B8"/>
    <w:rsid w:val="00781184"/>
    <w:rsid w:val="00781C8B"/>
    <w:rsid w:val="00783722"/>
    <w:rsid w:val="00783B59"/>
    <w:rsid w:val="00785291"/>
    <w:rsid w:val="007861B0"/>
    <w:rsid w:val="00786FA9"/>
    <w:rsid w:val="00787506"/>
    <w:rsid w:val="00787583"/>
    <w:rsid w:val="00787F0B"/>
    <w:rsid w:val="00791E05"/>
    <w:rsid w:val="00793BC1"/>
    <w:rsid w:val="00793DF2"/>
    <w:rsid w:val="007941C9"/>
    <w:rsid w:val="00794B87"/>
    <w:rsid w:val="00794CBD"/>
    <w:rsid w:val="007962F8"/>
    <w:rsid w:val="00796974"/>
    <w:rsid w:val="00796C74"/>
    <w:rsid w:val="007A0400"/>
    <w:rsid w:val="007A0CF4"/>
    <w:rsid w:val="007A1B1F"/>
    <w:rsid w:val="007A2076"/>
    <w:rsid w:val="007A2DE8"/>
    <w:rsid w:val="007A3E2B"/>
    <w:rsid w:val="007A49B7"/>
    <w:rsid w:val="007A4E20"/>
    <w:rsid w:val="007A5196"/>
    <w:rsid w:val="007A6907"/>
    <w:rsid w:val="007A6ED1"/>
    <w:rsid w:val="007A7297"/>
    <w:rsid w:val="007B0F35"/>
    <w:rsid w:val="007B4C1A"/>
    <w:rsid w:val="007B69F8"/>
    <w:rsid w:val="007B7008"/>
    <w:rsid w:val="007B7161"/>
    <w:rsid w:val="007B7FB5"/>
    <w:rsid w:val="007C0056"/>
    <w:rsid w:val="007C08CF"/>
    <w:rsid w:val="007C28C0"/>
    <w:rsid w:val="007C291C"/>
    <w:rsid w:val="007C34EE"/>
    <w:rsid w:val="007C3600"/>
    <w:rsid w:val="007C4EB9"/>
    <w:rsid w:val="007D0AB2"/>
    <w:rsid w:val="007D0B23"/>
    <w:rsid w:val="007D0DAC"/>
    <w:rsid w:val="007D2323"/>
    <w:rsid w:val="007D2919"/>
    <w:rsid w:val="007D3EC0"/>
    <w:rsid w:val="007D4D17"/>
    <w:rsid w:val="007D54BE"/>
    <w:rsid w:val="007D617E"/>
    <w:rsid w:val="007D6549"/>
    <w:rsid w:val="007D683E"/>
    <w:rsid w:val="007D79E1"/>
    <w:rsid w:val="007D7AD9"/>
    <w:rsid w:val="007E042F"/>
    <w:rsid w:val="007E07CA"/>
    <w:rsid w:val="007E0B3F"/>
    <w:rsid w:val="007E27A9"/>
    <w:rsid w:val="007E28B7"/>
    <w:rsid w:val="007E2D52"/>
    <w:rsid w:val="007E3257"/>
    <w:rsid w:val="007E3836"/>
    <w:rsid w:val="007E4625"/>
    <w:rsid w:val="007E497B"/>
    <w:rsid w:val="007E4F46"/>
    <w:rsid w:val="007E512C"/>
    <w:rsid w:val="007E74BD"/>
    <w:rsid w:val="007E7EC1"/>
    <w:rsid w:val="007F0903"/>
    <w:rsid w:val="007F0BF9"/>
    <w:rsid w:val="007F0EF9"/>
    <w:rsid w:val="007F12C3"/>
    <w:rsid w:val="007F184E"/>
    <w:rsid w:val="007F1AEA"/>
    <w:rsid w:val="007F1E57"/>
    <w:rsid w:val="007F27D6"/>
    <w:rsid w:val="007F302B"/>
    <w:rsid w:val="007F46A3"/>
    <w:rsid w:val="007F5A5E"/>
    <w:rsid w:val="008005D2"/>
    <w:rsid w:val="00800D7F"/>
    <w:rsid w:val="00800EA8"/>
    <w:rsid w:val="008016E7"/>
    <w:rsid w:val="008020DB"/>
    <w:rsid w:val="008024D7"/>
    <w:rsid w:val="00803BF4"/>
    <w:rsid w:val="00804752"/>
    <w:rsid w:val="00804B8C"/>
    <w:rsid w:val="00805667"/>
    <w:rsid w:val="00807247"/>
    <w:rsid w:val="008079D1"/>
    <w:rsid w:val="00807F25"/>
    <w:rsid w:val="00810636"/>
    <w:rsid w:val="00810A2F"/>
    <w:rsid w:val="00810D91"/>
    <w:rsid w:val="00811040"/>
    <w:rsid w:val="00811AC4"/>
    <w:rsid w:val="00812306"/>
    <w:rsid w:val="008124D1"/>
    <w:rsid w:val="00812A4E"/>
    <w:rsid w:val="00812EB9"/>
    <w:rsid w:val="00812FBC"/>
    <w:rsid w:val="008145A2"/>
    <w:rsid w:val="00814D68"/>
    <w:rsid w:val="00815C6A"/>
    <w:rsid w:val="00816C26"/>
    <w:rsid w:val="00816ED0"/>
    <w:rsid w:val="008172C2"/>
    <w:rsid w:val="0081784F"/>
    <w:rsid w:val="00817FBE"/>
    <w:rsid w:val="00820612"/>
    <w:rsid w:val="0082136C"/>
    <w:rsid w:val="008213B5"/>
    <w:rsid w:val="008262DA"/>
    <w:rsid w:val="008269FA"/>
    <w:rsid w:val="00826D82"/>
    <w:rsid w:val="00827A87"/>
    <w:rsid w:val="00827CB5"/>
    <w:rsid w:val="008307AA"/>
    <w:rsid w:val="00830C65"/>
    <w:rsid w:val="00831426"/>
    <w:rsid w:val="008324E0"/>
    <w:rsid w:val="008327BF"/>
    <w:rsid w:val="008330A3"/>
    <w:rsid w:val="00834DCF"/>
    <w:rsid w:val="00834EC4"/>
    <w:rsid w:val="00834EEE"/>
    <w:rsid w:val="0083568D"/>
    <w:rsid w:val="00835E4B"/>
    <w:rsid w:val="00836735"/>
    <w:rsid w:val="00836A86"/>
    <w:rsid w:val="00837B82"/>
    <w:rsid w:val="0084140F"/>
    <w:rsid w:val="00843859"/>
    <w:rsid w:val="00843C81"/>
    <w:rsid w:val="00843CC4"/>
    <w:rsid w:val="00843CF7"/>
    <w:rsid w:val="00843D03"/>
    <w:rsid w:val="00844429"/>
    <w:rsid w:val="0084455A"/>
    <w:rsid w:val="00844E1A"/>
    <w:rsid w:val="00845990"/>
    <w:rsid w:val="00846017"/>
    <w:rsid w:val="00847313"/>
    <w:rsid w:val="008474F6"/>
    <w:rsid w:val="0085030A"/>
    <w:rsid w:val="00850CB3"/>
    <w:rsid w:val="00850D76"/>
    <w:rsid w:val="0085112E"/>
    <w:rsid w:val="00851A23"/>
    <w:rsid w:val="008523B1"/>
    <w:rsid w:val="00852B23"/>
    <w:rsid w:val="0085338F"/>
    <w:rsid w:val="008536AF"/>
    <w:rsid w:val="00853984"/>
    <w:rsid w:val="00857DD7"/>
    <w:rsid w:val="008610AA"/>
    <w:rsid w:val="008624F4"/>
    <w:rsid w:val="00863E0D"/>
    <w:rsid w:val="00864A67"/>
    <w:rsid w:val="00865033"/>
    <w:rsid w:val="008650BE"/>
    <w:rsid w:val="00865877"/>
    <w:rsid w:val="008660BD"/>
    <w:rsid w:val="008674F8"/>
    <w:rsid w:val="00870124"/>
    <w:rsid w:val="00870527"/>
    <w:rsid w:val="00870FD9"/>
    <w:rsid w:val="008725E6"/>
    <w:rsid w:val="00872F0D"/>
    <w:rsid w:val="008736FB"/>
    <w:rsid w:val="00874191"/>
    <w:rsid w:val="0087449E"/>
    <w:rsid w:val="0087467E"/>
    <w:rsid w:val="0087468C"/>
    <w:rsid w:val="0087482B"/>
    <w:rsid w:val="00874ADC"/>
    <w:rsid w:val="00874E8B"/>
    <w:rsid w:val="00875912"/>
    <w:rsid w:val="00875F20"/>
    <w:rsid w:val="008803E7"/>
    <w:rsid w:val="008806E1"/>
    <w:rsid w:val="00880767"/>
    <w:rsid w:val="00881BF2"/>
    <w:rsid w:val="0088277F"/>
    <w:rsid w:val="00884946"/>
    <w:rsid w:val="0088519E"/>
    <w:rsid w:val="00885318"/>
    <w:rsid w:val="008857F3"/>
    <w:rsid w:val="008868AD"/>
    <w:rsid w:val="00890FB3"/>
    <w:rsid w:val="00891783"/>
    <w:rsid w:val="0089232D"/>
    <w:rsid w:val="00893775"/>
    <w:rsid w:val="00893E94"/>
    <w:rsid w:val="0089406C"/>
    <w:rsid w:val="00894560"/>
    <w:rsid w:val="0089477A"/>
    <w:rsid w:val="00897249"/>
    <w:rsid w:val="008A0046"/>
    <w:rsid w:val="008A094C"/>
    <w:rsid w:val="008A0E31"/>
    <w:rsid w:val="008A1DFE"/>
    <w:rsid w:val="008A25A0"/>
    <w:rsid w:val="008A2B3C"/>
    <w:rsid w:val="008A3B90"/>
    <w:rsid w:val="008A4753"/>
    <w:rsid w:val="008A59D4"/>
    <w:rsid w:val="008A5E50"/>
    <w:rsid w:val="008A5ECE"/>
    <w:rsid w:val="008A7DD6"/>
    <w:rsid w:val="008B0465"/>
    <w:rsid w:val="008B0897"/>
    <w:rsid w:val="008B197E"/>
    <w:rsid w:val="008B1A77"/>
    <w:rsid w:val="008B2239"/>
    <w:rsid w:val="008B2407"/>
    <w:rsid w:val="008B2F46"/>
    <w:rsid w:val="008B3099"/>
    <w:rsid w:val="008B38E1"/>
    <w:rsid w:val="008B3B3A"/>
    <w:rsid w:val="008B3CE6"/>
    <w:rsid w:val="008B459D"/>
    <w:rsid w:val="008B5C06"/>
    <w:rsid w:val="008B5EDF"/>
    <w:rsid w:val="008B61DF"/>
    <w:rsid w:val="008B6EA2"/>
    <w:rsid w:val="008B6F91"/>
    <w:rsid w:val="008B7BC1"/>
    <w:rsid w:val="008C0B21"/>
    <w:rsid w:val="008C0BD4"/>
    <w:rsid w:val="008C1EBE"/>
    <w:rsid w:val="008C29D2"/>
    <w:rsid w:val="008C35B1"/>
    <w:rsid w:val="008C4566"/>
    <w:rsid w:val="008C6EBF"/>
    <w:rsid w:val="008C6F81"/>
    <w:rsid w:val="008C7195"/>
    <w:rsid w:val="008D00D9"/>
    <w:rsid w:val="008D02F1"/>
    <w:rsid w:val="008D04C3"/>
    <w:rsid w:val="008D0D19"/>
    <w:rsid w:val="008D1456"/>
    <w:rsid w:val="008D1E63"/>
    <w:rsid w:val="008D238E"/>
    <w:rsid w:val="008D28DD"/>
    <w:rsid w:val="008D3442"/>
    <w:rsid w:val="008D3696"/>
    <w:rsid w:val="008D4E43"/>
    <w:rsid w:val="008D51F4"/>
    <w:rsid w:val="008D5279"/>
    <w:rsid w:val="008D5319"/>
    <w:rsid w:val="008D5FD8"/>
    <w:rsid w:val="008D75AC"/>
    <w:rsid w:val="008D7A23"/>
    <w:rsid w:val="008D7A81"/>
    <w:rsid w:val="008D7C88"/>
    <w:rsid w:val="008E1D7B"/>
    <w:rsid w:val="008E2F0F"/>
    <w:rsid w:val="008E3D38"/>
    <w:rsid w:val="008E3D7F"/>
    <w:rsid w:val="008E4089"/>
    <w:rsid w:val="008E457B"/>
    <w:rsid w:val="008E45F8"/>
    <w:rsid w:val="008E4BD2"/>
    <w:rsid w:val="008E4CC5"/>
    <w:rsid w:val="008E4F4D"/>
    <w:rsid w:val="008E52A3"/>
    <w:rsid w:val="008E7162"/>
    <w:rsid w:val="008E7432"/>
    <w:rsid w:val="008F04AB"/>
    <w:rsid w:val="008F12EA"/>
    <w:rsid w:val="008F26C6"/>
    <w:rsid w:val="008F36C0"/>
    <w:rsid w:val="008F38FA"/>
    <w:rsid w:val="008F596C"/>
    <w:rsid w:val="008F5CD3"/>
    <w:rsid w:val="008F68E1"/>
    <w:rsid w:val="008F7414"/>
    <w:rsid w:val="00900215"/>
    <w:rsid w:val="009009A8"/>
    <w:rsid w:val="00900FEA"/>
    <w:rsid w:val="0090159B"/>
    <w:rsid w:val="00901DCF"/>
    <w:rsid w:val="0090233C"/>
    <w:rsid w:val="00902870"/>
    <w:rsid w:val="009047E1"/>
    <w:rsid w:val="00905607"/>
    <w:rsid w:val="00905DC3"/>
    <w:rsid w:val="009114E0"/>
    <w:rsid w:val="00911FF3"/>
    <w:rsid w:val="00912571"/>
    <w:rsid w:val="00913568"/>
    <w:rsid w:val="00913FFE"/>
    <w:rsid w:val="00916B69"/>
    <w:rsid w:val="00916DE2"/>
    <w:rsid w:val="00917E2F"/>
    <w:rsid w:val="009209A9"/>
    <w:rsid w:val="00922080"/>
    <w:rsid w:val="009224E5"/>
    <w:rsid w:val="0092292F"/>
    <w:rsid w:val="009231A8"/>
    <w:rsid w:val="00923435"/>
    <w:rsid w:val="009236D3"/>
    <w:rsid w:val="00923B1A"/>
    <w:rsid w:val="00924C23"/>
    <w:rsid w:val="00925879"/>
    <w:rsid w:val="00925FE8"/>
    <w:rsid w:val="00926A1B"/>
    <w:rsid w:val="009279EE"/>
    <w:rsid w:val="00930A47"/>
    <w:rsid w:val="00931400"/>
    <w:rsid w:val="009327C9"/>
    <w:rsid w:val="009340DE"/>
    <w:rsid w:val="00934AD3"/>
    <w:rsid w:val="00934EC6"/>
    <w:rsid w:val="00935523"/>
    <w:rsid w:val="009359F0"/>
    <w:rsid w:val="009360F7"/>
    <w:rsid w:val="009367E2"/>
    <w:rsid w:val="00936C86"/>
    <w:rsid w:val="009372D9"/>
    <w:rsid w:val="0093739C"/>
    <w:rsid w:val="00937FB4"/>
    <w:rsid w:val="009403CC"/>
    <w:rsid w:val="00941BDA"/>
    <w:rsid w:val="00941C1B"/>
    <w:rsid w:val="00941EFD"/>
    <w:rsid w:val="00942066"/>
    <w:rsid w:val="0094228C"/>
    <w:rsid w:val="009438BE"/>
    <w:rsid w:val="00944B63"/>
    <w:rsid w:val="00946FEC"/>
    <w:rsid w:val="009473C0"/>
    <w:rsid w:val="0094783A"/>
    <w:rsid w:val="00952023"/>
    <w:rsid w:val="00952A7E"/>
    <w:rsid w:val="00952E8F"/>
    <w:rsid w:val="009530CD"/>
    <w:rsid w:val="0095310A"/>
    <w:rsid w:val="00953796"/>
    <w:rsid w:val="00953E5F"/>
    <w:rsid w:val="009559E2"/>
    <w:rsid w:val="00955F2F"/>
    <w:rsid w:val="00956644"/>
    <w:rsid w:val="009569A1"/>
    <w:rsid w:val="00956FD7"/>
    <w:rsid w:val="009573E6"/>
    <w:rsid w:val="00960E5D"/>
    <w:rsid w:val="00962140"/>
    <w:rsid w:val="009621FD"/>
    <w:rsid w:val="009624BB"/>
    <w:rsid w:val="00962C8C"/>
    <w:rsid w:val="00963257"/>
    <w:rsid w:val="009633E4"/>
    <w:rsid w:val="009639C1"/>
    <w:rsid w:val="00963A2A"/>
    <w:rsid w:val="00964370"/>
    <w:rsid w:val="00964977"/>
    <w:rsid w:val="0096584F"/>
    <w:rsid w:val="00966166"/>
    <w:rsid w:val="00966CD9"/>
    <w:rsid w:val="00967215"/>
    <w:rsid w:val="009702D9"/>
    <w:rsid w:val="00970CBE"/>
    <w:rsid w:val="00970CD7"/>
    <w:rsid w:val="009716AC"/>
    <w:rsid w:val="00971C42"/>
    <w:rsid w:val="00973262"/>
    <w:rsid w:val="00973C67"/>
    <w:rsid w:val="00974153"/>
    <w:rsid w:val="00974B01"/>
    <w:rsid w:val="009754DA"/>
    <w:rsid w:val="009756E5"/>
    <w:rsid w:val="009764CE"/>
    <w:rsid w:val="00976CC1"/>
    <w:rsid w:val="00977208"/>
    <w:rsid w:val="00977B65"/>
    <w:rsid w:val="00981B13"/>
    <w:rsid w:val="00982F5E"/>
    <w:rsid w:val="00984095"/>
    <w:rsid w:val="00984B23"/>
    <w:rsid w:val="00985C69"/>
    <w:rsid w:val="00986071"/>
    <w:rsid w:val="00986235"/>
    <w:rsid w:val="009866E9"/>
    <w:rsid w:val="00990B46"/>
    <w:rsid w:val="0099160A"/>
    <w:rsid w:val="00991FCE"/>
    <w:rsid w:val="00993087"/>
    <w:rsid w:val="0099630F"/>
    <w:rsid w:val="0099646A"/>
    <w:rsid w:val="009967FB"/>
    <w:rsid w:val="00996BEA"/>
    <w:rsid w:val="00996EBF"/>
    <w:rsid w:val="00997BC3"/>
    <w:rsid w:val="009A02A1"/>
    <w:rsid w:val="009A31A7"/>
    <w:rsid w:val="009A34E5"/>
    <w:rsid w:val="009A388F"/>
    <w:rsid w:val="009A49BA"/>
    <w:rsid w:val="009A4AA3"/>
    <w:rsid w:val="009A6707"/>
    <w:rsid w:val="009A688B"/>
    <w:rsid w:val="009A71CE"/>
    <w:rsid w:val="009A749F"/>
    <w:rsid w:val="009A753D"/>
    <w:rsid w:val="009B03D2"/>
    <w:rsid w:val="009B07DF"/>
    <w:rsid w:val="009B10AD"/>
    <w:rsid w:val="009B1336"/>
    <w:rsid w:val="009B21FC"/>
    <w:rsid w:val="009B424E"/>
    <w:rsid w:val="009B50C4"/>
    <w:rsid w:val="009B5D40"/>
    <w:rsid w:val="009B5E7C"/>
    <w:rsid w:val="009B6586"/>
    <w:rsid w:val="009B67AE"/>
    <w:rsid w:val="009B701B"/>
    <w:rsid w:val="009B7097"/>
    <w:rsid w:val="009C0126"/>
    <w:rsid w:val="009C082B"/>
    <w:rsid w:val="009C093F"/>
    <w:rsid w:val="009C0C12"/>
    <w:rsid w:val="009C103C"/>
    <w:rsid w:val="009C21D7"/>
    <w:rsid w:val="009C284B"/>
    <w:rsid w:val="009C29A6"/>
    <w:rsid w:val="009C2D39"/>
    <w:rsid w:val="009C397A"/>
    <w:rsid w:val="009C39E4"/>
    <w:rsid w:val="009C4ACC"/>
    <w:rsid w:val="009C51BE"/>
    <w:rsid w:val="009C5303"/>
    <w:rsid w:val="009C5C2B"/>
    <w:rsid w:val="009C6E89"/>
    <w:rsid w:val="009C749A"/>
    <w:rsid w:val="009C74BD"/>
    <w:rsid w:val="009C7C0B"/>
    <w:rsid w:val="009D0997"/>
    <w:rsid w:val="009D0CF0"/>
    <w:rsid w:val="009D0DC6"/>
    <w:rsid w:val="009D0E7D"/>
    <w:rsid w:val="009D1D36"/>
    <w:rsid w:val="009D46C3"/>
    <w:rsid w:val="009D52E8"/>
    <w:rsid w:val="009D58A9"/>
    <w:rsid w:val="009D5B19"/>
    <w:rsid w:val="009D5CEB"/>
    <w:rsid w:val="009D6692"/>
    <w:rsid w:val="009D6808"/>
    <w:rsid w:val="009D6E33"/>
    <w:rsid w:val="009D75EE"/>
    <w:rsid w:val="009D7913"/>
    <w:rsid w:val="009D7B5B"/>
    <w:rsid w:val="009D7DAE"/>
    <w:rsid w:val="009E02E7"/>
    <w:rsid w:val="009E109F"/>
    <w:rsid w:val="009E1418"/>
    <w:rsid w:val="009E14B8"/>
    <w:rsid w:val="009E237F"/>
    <w:rsid w:val="009E2CAF"/>
    <w:rsid w:val="009E2F10"/>
    <w:rsid w:val="009E3600"/>
    <w:rsid w:val="009E45BA"/>
    <w:rsid w:val="009E4FF8"/>
    <w:rsid w:val="009E544E"/>
    <w:rsid w:val="009F14C7"/>
    <w:rsid w:val="009F1C16"/>
    <w:rsid w:val="009F27D7"/>
    <w:rsid w:val="009F334B"/>
    <w:rsid w:val="009F4704"/>
    <w:rsid w:val="009F6CD0"/>
    <w:rsid w:val="009F6CEB"/>
    <w:rsid w:val="00A00D0A"/>
    <w:rsid w:val="00A012D8"/>
    <w:rsid w:val="00A02058"/>
    <w:rsid w:val="00A02AB5"/>
    <w:rsid w:val="00A03319"/>
    <w:rsid w:val="00A03C1B"/>
    <w:rsid w:val="00A03C74"/>
    <w:rsid w:val="00A05877"/>
    <w:rsid w:val="00A05B9C"/>
    <w:rsid w:val="00A05EDF"/>
    <w:rsid w:val="00A105B5"/>
    <w:rsid w:val="00A108D4"/>
    <w:rsid w:val="00A12582"/>
    <w:rsid w:val="00A12AA3"/>
    <w:rsid w:val="00A13F41"/>
    <w:rsid w:val="00A150DC"/>
    <w:rsid w:val="00A157E4"/>
    <w:rsid w:val="00A1606F"/>
    <w:rsid w:val="00A166A9"/>
    <w:rsid w:val="00A17B97"/>
    <w:rsid w:val="00A21B1B"/>
    <w:rsid w:val="00A24440"/>
    <w:rsid w:val="00A2449B"/>
    <w:rsid w:val="00A246C9"/>
    <w:rsid w:val="00A25330"/>
    <w:rsid w:val="00A25556"/>
    <w:rsid w:val="00A25695"/>
    <w:rsid w:val="00A269A1"/>
    <w:rsid w:val="00A26A99"/>
    <w:rsid w:val="00A26B2E"/>
    <w:rsid w:val="00A26FE6"/>
    <w:rsid w:val="00A30CFE"/>
    <w:rsid w:val="00A315C2"/>
    <w:rsid w:val="00A31849"/>
    <w:rsid w:val="00A332E4"/>
    <w:rsid w:val="00A3376A"/>
    <w:rsid w:val="00A345AB"/>
    <w:rsid w:val="00A362D1"/>
    <w:rsid w:val="00A363D6"/>
    <w:rsid w:val="00A41150"/>
    <w:rsid w:val="00A419F0"/>
    <w:rsid w:val="00A42E71"/>
    <w:rsid w:val="00A44038"/>
    <w:rsid w:val="00A446AC"/>
    <w:rsid w:val="00A50076"/>
    <w:rsid w:val="00A50CD5"/>
    <w:rsid w:val="00A51A71"/>
    <w:rsid w:val="00A51FB8"/>
    <w:rsid w:val="00A5278C"/>
    <w:rsid w:val="00A528FE"/>
    <w:rsid w:val="00A52C24"/>
    <w:rsid w:val="00A5316F"/>
    <w:rsid w:val="00A540C2"/>
    <w:rsid w:val="00A54AA1"/>
    <w:rsid w:val="00A554E3"/>
    <w:rsid w:val="00A55646"/>
    <w:rsid w:val="00A5564E"/>
    <w:rsid w:val="00A56E7F"/>
    <w:rsid w:val="00A56F16"/>
    <w:rsid w:val="00A57095"/>
    <w:rsid w:val="00A57B15"/>
    <w:rsid w:val="00A60B73"/>
    <w:rsid w:val="00A6190B"/>
    <w:rsid w:val="00A6194B"/>
    <w:rsid w:val="00A63C33"/>
    <w:rsid w:val="00A644AE"/>
    <w:rsid w:val="00A64690"/>
    <w:rsid w:val="00A66A1F"/>
    <w:rsid w:val="00A66CDF"/>
    <w:rsid w:val="00A66E61"/>
    <w:rsid w:val="00A67F85"/>
    <w:rsid w:val="00A702FC"/>
    <w:rsid w:val="00A71E7A"/>
    <w:rsid w:val="00A71FEA"/>
    <w:rsid w:val="00A7218E"/>
    <w:rsid w:val="00A723F1"/>
    <w:rsid w:val="00A72EC4"/>
    <w:rsid w:val="00A7358E"/>
    <w:rsid w:val="00A7382C"/>
    <w:rsid w:val="00A75BE4"/>
    <w:rsid w:val="00A76268"/>
    <w:rsid w:val="00A764C3"/>
    <w:rsid w:val="00A76AD4"/>
    <w:rsid w:val="00A76EE4"/>
    <w:rsid w:val="00A77157"/>
    <w:rsid w:val="00A77F2A"/>
    <w:rsid w:val="00A8014A"/>
    <w:rsid w:val="00A819A6"/>
    <w:rsid w:val="00A83689"/>
    <w:rsid w:val="00A83A29"/>
    <w:rsid w:val="00A83DA6"/>
    <w:rsid w:val="00A84288"/>
    <w:rsid w:val="00A84659"/>
    <w:rsid w:val="00A84D17"/>
    <w:rsid w:val="00A86878"/>
    <w:rsid w:val="00A87972"/>
    <w:rsid w:val="00A91915"/>
    <w:rsid w:val="00A92853"/>
    <w:rsid w:val="00A93792"/>
    <w:rsid w:val="00A93879"/>
    <w:rsid w:val="00A93C1E"/>
    <w:rsid w:val="00A940CC"/>
    <w:rsid w:val="00A944E7"/>
    <w:rsid w:val="00A94C74"/>
    <w:rsid w:val="00A957F8"/>
    <w:rsid w:val="00A95AB7"/>
    <w:rsid w:val="00A9747E"/>
    <w:rsid w:val="00A975A2"/>
    <w:rsid w:val="00AA0393"/>
    <w:rsid w:val="00AA0B0C"/>
    <w:rsid w:val="00AA0DD2"/>
    <w:rsid w:val="00AA11BC"/>
    <w:rsid w:val="00AA1861"/>
    <w:rsid w:val="00AA27C5"/>
    <w:rsid w:val="00AA2AFF"/>
    <w:rsid w:val="00AA2CD5"/>
    <w:rsid w:val="00AA3B33"/>
    <w:rsid w:val="00AA3FA0"/>
    <w:rsid w:val="00AA4853"/>
    <w:rsid w:val="00AA6588"/>
    <w:rsid w:val="00AA718F"/>
    <w:rsid w:val="00AA7828"/>
    <w:rsid w:val="00AB052F"/>
    <w:rsid w:val="00AB378A"/>
    <w:rsid w:val="00AB4A6C"/>
    <w:rsid w:val="00AB5BDB"/>
    <w:rsid w:val="00AB601A"/>
    <w:rsid w:val="00AB6799"/>
    <w:rsid w:val="00AC0467"/>
    <w:rsid w:val="00AC06AD"/>
    <w:rsid w:val="00AC0AAD"/>
    <w:rsid w:val="00AC1A88"/>
    <w:rsid w:val="00AC20AA"/>
    <w:rsid w:val="00AC2481"/>
    <w:rsid w:val="00AC321F"/>
    <w:rsid w:val="00AC4508"/>
    <w:rsid w:val="00AC483D"/>
    <w:rsid w:val="00AC62AC"/>
    <w:rsid w:val="00AC7DCA"/>
    <w:rsid w:val="00AD01BB"/>
    <w:rsid w:val="00AD15B1"/>
    <w:rsid w:val="00AD1E95"/>
    <w:rsid w:val="00AD2CEF"/>
    <w:rsid w:val="00AD3388"/>
    <w:rsid w:val="00AD339E"/>
    <w:rsid w:val="00AD3992"/>
    <w:rsid w:val="00AD3CE6"/>
    <w:rsid w:val="00AD569B"/>
    <w:rsid w:val="00AD5D6D"/>
    <w:rsid w:val="00AD7AB4"/>
    <w:rsid w:val="00AD7CBF"/>
    <w:rsid w:val="00AE059E"/>
    <w:rsid w:val="00AE063B"/>
    <w:rsid w:val="00AE13C0"/>
    <w:rsid w:val="00AE1D2A"/>
    <w:rsid w:val="00AE2585"/>
    <w:rsid w:val="00AE2664"/>
    <w:rsid w:val="00AE2E29"/>
    <w:rsid w:val="00AE3268"/>
    <w:rsid w:val="00AE377B"/>
    <w:rsid w:val="00AE44DE"/>
    <w:rsid w:val="00AE4EAF"/>
    <w:rsid w:val="00AE5756"/>
    <w:rsid w:val="00AE5F95"/>
    <w:rsid w:val="00AE653B"/>
    <w:rsid w:val="00AE6566"/>
    <w:rsid w:val="00AE66B2"/>
    <w:rsid w:val="00AE6BC1"/>
    <w:rsid w:val="00AE7101"/>
    <w:rsid w:val="00AF13FF"/>
    <w:rsid w:val="00AF15B7"/>
    <w:rsid w:val="00AF16B7"/>
    <w:rsid w:val="00AF27CF"/>
    <w:rsid w:val="00AF2FF9"/>
    <w:rsid w:val="00AF3C4E"/>
    <w:rsid w:val="00AF6DDA"/>
    <w:rsid w:val="00AF7219"/>
    <w:rsid w:val="00AF7899"/>
    <w:rsid w:val="00AF7D66"/>
    <w:rsid w:val="00B0064A"/>
    <w:rsid w:val="00B011E2"/>
    <w:rsid w:val="00B016BF"/>
    <w:rsid w:val="00B02804"/>
    <w:rsid w:val="00B02C45"/>
    <w:rsid w:val="00B034F5"/>
    <w:rsid w:val="00B03B78"/>
    <w:rsid w:val="00B045BD"/>
    <w:rsid w:val="00B047ED"/>
    <w:rsid w:val="00B04C86"/>
    <w:rsid w:val="00B05CDC"/>
    <w:rsid w:val="00B062B4"/>
    <w:rsid w:val="00B07A0A"/>
    <w:rsid w:val="00B100BF"/>
    <w:rsid w:val="00B1087A"/>
    <w:rsid w:val="00B11E51"/>
    <w:rsid w:val="00B1556A"/>
    <w:rsid w:val="00B15D47"/>
    <w:rsid w:val="00B16083"/>
    <w:rsid w:val="00B16CEF"/>
    <w:rsid w:val="00B17289"/>
    <w:rsid w:val="00B17968"/>
    <w:rsid w:val="00B17BE5"/>
    <w:rsid w:val="00B2152C"/>
    <w:rsid w:val="00B22BEF"/>
    <w:rsid w:val="00B2312B"/>
    <w:rsid w:val="00B23577"/>
    <w:rsid w:val="00B2411F"/>
    <w:rsid w:val="00B24B4B"/>
    <w:rsid w:val="00B25241"/>
    <w:rsid w:val="00B2587C"/>
    <w:rsid w:val="00B30249"/>
    <w:rsid w:val="00B32600"/>
    <w:rsid w:val="00B33D52"/>
    <w:rsid w:val="00B35286"/>
    <w:rsid w:val="00B3630B"/>
    <w:rsid w:val="00B36463"/>
    <w:rsid w:val="00B425B4"/>
    <w:rsid w:val="00B4406E"/>
    <w:rsid w:val="00B442A1"/>
    <w:rsid w:val="00B44740"/>
    <w:rsid w:val="00B44CFE"/>
    <w:rsid w:val="00B45156"/>
    <w:rsid w:val="00B4703B"/>
    <w:rsid w:val="00B4765C"/>
    <w:rsid w:val="00B47A89"/>
    <w:rsid w:val="00B5047C"/>
    <w:rsid w:val="00B50A8D"/>
    <w:rsid w:val="00B51222"/>
    <w:rsid w:val="00B513FC"/>
    <w:rsid w:val="00B51E02"/>
    <w:rsid w:val="00B52362"/>
    <w:rsid w:val="00B52E57"/>
    <w:rsid w:val="00B54084"/>
    <w:rsid w:val="00B540F6"/>
    <w:rsid w:val="00B544A1"/>
    <w:rsid w:val="00B545CE"/>
    <w:rsid w:val="00B5544A"/>
    <w:rsid w:val="00B55F4D"/>
    <w:rsid w:val="00B56A21"/>
    <w:rsid w:val="00B578BF"/>
    <w:rsid w:val="00B57E3D"/>
    <w:rsid w:val="00B606DF"/>
    <w:rsid w:val="00B60EFF"/>
    <w:rsid w:val="00B611D8"/>
    <w:rsid w:val="00B619A4"/>
    <w:rsid w:val="00B62313"/>
    <w:rsid w:val="00B62D1F"/>
    <w:rsid w:val="00B63E18"/>
    <w:rsid w:val="00B63F89"/>
    <w:rsid w:val="00B63F8E"/>
    <w:rsid w:val="00B63FA2"/>
    <w:rsid w:val="00B64F20"/>
    <w:rsid w:val="00B66DF4"/>
    <w:rsid w:val="00B676AB"/>
    <w:rsid w:val="00B6775D"/>
    <w:rsid w:val="00B679C2"/>
    <w:rsid w:val="00B70ABD"/>
    <w:rsid w:val="00B71EA0"/>
    <w:rsid w:val="00B73794"/>
    <w:rsid w:val="00B73950"/>
    <w:rsid w:val="00B74994"/>
    <w:rsid w:val="00B7540C"/>
    <w:rsid w:val="00B75C12"/>
    <w:rsid w:val="00B76990"/>
    <w:rsid w:val="00B773DC"/>
    <w:rsid w:val="00B803F3"/>
    <w:rsid w:val="00B805A2"/>
    <w:rsid w:val="00B8083E"/>
    <w:rsid w:val="00B81266"/>
    <w:rsid w:val="00B81351"/>
    <w:rsid w:val="00B81E06"/>
    <w:rsid w:val="00B81E63"/>
    <w:rsid w:val="00B848B7"/>
    <w:rsid w:val="00B84CEE"/>
    <w:rsid w:val="00B85BF0"/>
    <w:rsid w:val="00B860F1"/>
    <w:rsid w:val="00B86108"/>
    <w:rsid w:val="00B86DAB"/>
    <w:rsid w:val="00B86E4E"/>
    <w:rsid w:val="00B879C3"/>
    <w:rsid w:val="00B91434"/>
    <w:rsid w:val="00B91854"/>
    <w:rsid w:val="00B91AA9"/>
    <w:rsid w:val="00B935C9"/>
    <w:rsid w:val="00B93E65"/>
    <w:rsid w:val="00B94762"/>
    <w:rsid w:val="00B94B63"/>
    <w:rsid w:val="00B9505E"/>
    <w:rsid w:val="00B9544F"/>
    <w:rsid w:val="00B95D57"/>
    <w:rsid w:val="00B95EFB"/>
    <w:rsid w:val="00B96321"/>
    <w:rsid w:val="00B964CF"/>
    <w:rsid w:val="00B9709D"/>
    <w:rsid w:val="00BA13E1"/>
    <w:rsid w:val="00BA1593"/>
    <w:rsid w:val="00BA1673"/>
    <w:rsid w:val="00BA190A"/>
    <w:rsid w:val="00BA23A5"/>
    <w:rsid w:val="00BA331D"/>
    <w:rsid w:val="00BA3432"/>
    <w:rsid w:val="00BA3538"/>
    <w:rsid w:val="00BA4EEA"/>
    <w:rsid w:val="00BA6538"/>
    <w:rsid w:val="00BA6609"/>
    <w:rsid w:val="00BA7672"/>
    <w:rsid w:val="00BB0412"/>
    <w:rsid w:val="00BB1206"/>
    <w:rsid w:val="00BB14A4"/>
    <w:rsid w:val="00BB1F0F"/>
    <w:rsid w:val="00BB30C7"/>
    <w:rsid w:val="00BB38E0"/>
    <w:rsid w:val="00BB4FD3"/>
    <w:rsid w:val="00BB7BDF"/>
    <w:rsid w:val="00BC1011"/>
    <w:rsid w:val="00BC1525"/>
    <w:rsid w:val="00BC206E"/>
    <w:rsid w:val="00BC24D9"/>
    <w:rsid w:val="00BC2638"/>
    <w:rsid w:val="00BC2CF2"/>
    <w:rsid w:val="00BC320D"/>
    <w:rsid w:val="00BC3228"/>
    <w:rsid w:val="00BC477C"/>
    <w:rsid w:val="00BC4C60"/>
    <w:rsid w:val="00BC4D01"/>
    <w:rsid w:val="00BC5245"/>
    <w:rsid w:val="00BC73BC"/>
    <w:rsid w:val="00BD2516"/>
    <w:rsid w:val="00BD26DD"/>
    <w:rsid w:val="00BD3467"/>
    <w:rsid w:val="00BD39D4"/>
    <w:rsid w:val="00BD4043"/>
    <w:rsid w:val="00BD4555"/>
    <w:rsid w:val="00BD4BB6"/>
    <w:rsid w:val="00BD5659"/>
    <w:rsid w:val="00BD5767"/>
    <w:rsid w:val="00BD5DBF"/>
    <w:rsid w:val="00BD5E82"/>
    <w:rsid w:val="00BD6218"/>
    <w:rsid w:val="00BD6DE0"/>
    <w:rsid w:val="00BD6E3B"/>
    <w:rsid w:val="00BE0530"/>
    <w:rsid w:val="00BE26FE"/>
    <w:rsid w:val="00BE3217"/>
    <w:rsid w:val="00BE3484"/>
    <w:rsid w:val="00BE3C3B"/>
    <w:rsid w:val="00BE468F"/>
    <w:rsid w:val="00BE4A7B"/>
    <w:rsid w:val="00BE6EA8"/>
    <w:rsid w:val="00BF092D"/>
    <w:rsid w:val="00BF1601"/>
    <w:rsid w:val="00BF2D4E"/>
    <w:rsid w:val="00BF3697"/>
    <w:rsid w:val="00BF39B2"/>
    <w:rsid w:val="00BF4169"/>
    <w:rsid w:val="00BF7091"/>
    <w:rsid w:val="00C0021F"/>
    <w:rsid w:val="00C0131D"/>
    <w:rsid w:val="00C0197D"/>
    <w:rsid w:val="00C03277"/>
    <w:rsid w:val="00C04369"/>
    <w:rsid w:val="00C045C3"/>
    <w:rsid w:val="00C04DCC"/>
    <w:rsid w:val="00C04F75"/>
    <w:rsid w:val="00C05353"/>
    <w:rsid w:val="00C054B5"/>
    <w:rsid w:val="00C0711C"/>
    <w:rsid w:val="00C078B3"/>
    <w:rsid w:val="00C07B48"/>
    <w:rsid w:val="00C10824"/>
    <w:rsid w:val="00C1243D"/>
    <w:rsid w:val="00C128AE"/>
    <w:rsid w:val="00C128C8"/>
    <w:rsid w:val="00C132FC"/>
    <w:rsid w:val="00C13CFC"/>
    <w:rsid w:val="00C149AC"/>
    <w:rsid w:val="00C14D4E"/>
    <w:rsid w:val="00C15236"/>
    <w:rsid w:val="00C15851"/>
    <w:rsid w:val="00C1593A"/>
    <w:rsid w:val="00C15B39"/>
    <w:rsid w:val="00C17018"/>
    <w:rsid w:val="00C176D5"/>
    <w:rsid w:val="00C17CDD"/>
    <w:rsid w:val="00C17D5C"/>
    <w:rsid w:val="00C17F22"/>
    <w:rsid w:val="00C225D6"/>
    <w:rsid w:val="00C23007"/>
    <w:rsid w:val="00C23C81"/>
    <w:rsid w:val="00C24021"/>
    <w:rsid w:val="00C24056"/>
    <w:rsid w:val="00C2461B"/>
    <w:rsid w:val="00C25364"/>
    <w:rsid w:val="00C25FEE"/>
    <w:rsid w:val="00C26ADF"/>
    <w:rsid w:val="00C26D4F"/>
    <w:rsid w:val="00C279BF"/>
    <w:rsid w:val="00C27EE4"/>
    <w:rsid w:val="00C27F2D"/>
    <w:rsid w:val="00C31E1C"/>
    <w:rsid w:val="00C3211D"/>
    <w:rsid w:val="00C3239D"/>
    <w:rsid w:val="00C32502"/>
    <w:rsid w:val="00C32A04"/>
    <w:rsid w:val="00C32E57"/>
    <w:rsid w:val="00C334AA"/>
    <w:rsid w:val="00C354D7"/>
    <w:rsid w:val="00C35C66"/>
    <w:rsid w:val="00C3676B"/>
    <w:rsid w:val="00C40E5B"/>
    <w:rsid w:val="00C41641"/>
    <w:rsid w:val="00C41DDE"/>
    <w:rsid w:val="00C42C3A"/>
    <w:rsid w:val="00C43F2D"/>
    <w:rsid w:val="00C44DB0"/>
    <w:rsid w:val="00C45743"/>
    <w:rsid w:val="00C461B9"/>
    <w:rsid w:val="00C47A5F"/>
    <w:rsid w:val="00C5057C"/>
    <w:rsid w:val="00C513C4"/>
    <w:rsid w:val="00C51AC2"/>
    <w:rsid w:val="00C51CE2"/>
    <w:rsid w:val="00C51E1F"/>
    <w:rsid w:val="00C51EA3"/>
    <w:rsid w:val="00C52FA5"/>
    <w:rsid w:val="00C537D3"/>
    <w:rsid w:val="00C5429A"/>
    <w:rsid w:val="00C54CB2"/>
    <w:rsid w:val="00C552EA"/>
    <w:rsid w:val="00C560A9"/>
    <w:rsid w:val="00C560C5"/>
    <w:rsid w:val="00C56BDE"/>
    <w:rsid w:val="00C57D02"/>
    <w:rsid w:val="00C60B4A"/>
    <w:rsid w:val="00C60C5B"/>
    <w:rsid w:val="00C6137C"/>
    <w:rsid w:val="00C61A32"/>
    <w:rsid w:val="00C62D1C"/>
    <w:rsid w:val="00C63798"/>
    <w:rsid w:val="00C63AF8"/>
    <w:rsid w:val="00C63C22"/>
    <w:rsid w:val="00C64039"/>
    <w:rsid w:val="00C64B26"/>
    <w:rsid w:val="00C65D04"/>
    <w:rsid w:val="00C66CC2"/>
    <w:rsid w:val="00C6717B"/>
    <w:rsid w:val="00C70F8D"/>
    <w:rsid w:val="00C716F6"/>
    <w:rsid w:val="00C71AEC"/>
    <w:rsid w:val="00C721AD"/>
    <w:rsid w:val="00C72729"/>
    <w:rsid w:val="00C7342D"/>
    <w:rsid w:val="00C7412D"/>
    <w:rsid w:val="00C74580"/>
    <w:rsid w:val="00C74E70"/>
    <w:rsid w:val="00C7584B"/>
    <w:rsid w:val="00C82A01"/>
    <w:rsid w:val="00C83525"/>
    <w:rsid w:val="00C83722"/>
    <w:rsid w:val="00C83782"/>
    <w:rsid w:val="00C838CD"/>
    <w:rsid w:val="00C84180"/>
    <w:rsid w:val="00C85556"/>
    <w:rsid w:val="00C855D5"/>
    <w:rsid w:val="00C859B9"/>
    <w:rsid w:val="00C859FA"/>
    <w:rsid w:val="00C85F14"/>
    <w:rsid w:val="00C86A9D"/>
    <w:rsid w:val="00C86B3A"/>
    <w:rsid w:val="00C87879"/>
    <w:rsid w:val="00C87D1C"/>
    <w:rsid w:val="00C92054"/>
    <w:rsid w:val="00C92090"/>
    <w:rsid w:val="00C92979"/>
    <w:rsid w:val="00C929DE"/>
    <w:rsid w:val="00C92B54"/>
    <w:rsid w:val="00C941FA"/>
    <w:rsid w:val="00C94FF6"/>
    <w:rsid w:val="00C95F30"/>
    <w:rsid w:val="00C9754B"/>
    <w:rsid w:val="00C97D91"/>
    <w:rsid w:val="00CA1055"/>
    <w:rsid w:val="00CA1A69"/>
    <w:rsid w:val="00CA1CC8"/>
    <w:rsid w:val="00CA1D34"/>
    <w:rsid w:val="00CA2674"/>
    <w:rsid w:val="00CA2D44"/>
    <w:rsid w:val="00CA392C"/>
    <w:rsid w:val="00CA4985"/>
    <w:rsid w:val="00CA4D22"/>
    <w:rsid w:val="00CA5749"/>
    <w:rsid w:val="00CA5AE2"/>
    <w:rsid w:val="00CA60DA"/>
    <w:rsid w:val="00CA7807"/>
    <w:rsid w:val="00CA7DC3"/>
    <w:rsid w:val="00CB0202"/>
    <w:rsid w:val="00CB0F71"/>
    <w:rsid w:val="00CB1691"/>
    <w:rsid w:val="00CB1CC1"/>
    <w:rsid w:val="00CB384C"/>
    <w:rsid w:val="00CB4646"/>
    <w:rsid w:val="00CB5C2E"/>
    <w:rsid w:val="00CB65B9"/>
    <w:rsid w:val="00CB7030"/>
    <w:rsid w:val="00CB7149"/>
    <w:rsid w:val="00CB7BA3"/>
    <w:rsid w:val="00CC0904"/>
    <w:rsid w:val="00CC1CAD"/>
    <w:rsid w:val="00CC3570"/>
    <w:rsid w:val="00CC40B4"/>
    <w:rsid w:val="00CC4258"/>
    <w:rsid w:val="00CC4271"/>
    <w:rsid w:val="00CC4DC0"/>
    <w:rsid w:val="00CC51F9"/>
    <w:rsid w:val="00CC6B41"/>
    <w:rsid w:val="00CC70B8"/>
    <w:rsid w:val="00CC7760"/>
    <w:rsid w:val="00CD09DA"/>
    <w:rsid w:val="00CD1309"/>
    <w:rsid w:val="00CD16BD"/>
    <w:rsid w:val="00CD1CF8"/>
    <w:rsid w:val="00CD2128"/>
    <w:rsid w:val="00CD2A9A"/>
    <w:rsid w:val="00CD377A"/>
    <w:rsid w:val="00CD4C3B"/>
    <w:rsid w:val="00CD4FA6"/>
    <w:rsid w:val="00CD5274"/>
    <w:rsid w:val="00CD52E3"/>
    <w:rsid w:val="00CD5AFA"/>
    <w:rsid w:val="00CD66D3"/>
    <w:rsid w:val="00CD7301"/>
    <w:rsid w:val="00CD7EC6"/>
    <w:rsid w:val="00CE0BF2"/>
    <w:rsid w:val="00CE0BF9"/>
    <w:rsid w:val="00CE1401"/>
    <w:rsid w:val="00CE22C8"/>
    <w:rsid w:val="00CE2C81"/>
    <w:rsid w:val="00CE2DC7"/>
    <w:rsid w:val="00CE3D54"/>
    <w:rsid w:val="00CE42B1"/>
    <w:rsid w:val="00CE43C9"/>
    <w:rsid w:val="00CE4F2E"/>
    <w:rsid w:val="00CE5A29"/>
    <w:rsid w:val="00CE5CF6"/>
    <w:rsid w:val="00CE67C8"/>
    <w:rsid w:val="00CE79B0"/>
    <w:rsid w:val="00CF0AD4"/>
    <w:rsid w:val="00CF34BB"/>
    <w:rsid w:val="00CF35CB"/>
    <w:rsid w:val="00CF37AD"/>
    <w:rsid w:val="00CF3823"/>
    <w:rsid w:val="00CF3D93"/>
    <w:rsid w:val="00CF48AE"/>
    <w:rsid w:val="00CF4B13"/>
    <w:rsid w:val="00CF4BAF"/>
    <w:rsid w:val="00CF59EE"/>
    <w:rsid w:val="00D004F0"/>
    <w:rsid w:val="00D00ACB"/>
    <w:rsid w:val="00D016D5"/>
    <w:rsid w:val="00D02036"/>
    <w:rsid w:val="00D03B6C"/>
    <w:rsid w:val="00D0498F"/>
    <w:rsid w:val="00D068BC"/>
    <w:rsid w:val="00D070F2"/>
    <w:rsid w:val="00D07729"/>
    <w:rsid w:val="00D10A24"/>
    <w:rsid w:val="00D10A48"/>
    <w:rsid w:val="00D11435"/>
    <w:rsid w:val="00D11941"/>
    <w:rsid w:val="00D12EAB"/>
    <w:rsid w:val="00D133EF"/>
    <w:rsid w:val="00D13671"/>
    <w:rsid w:val="00D14201"/>
    <w:rsid w:val="00D144E0"/>
    <w:rsid w:val="00D14BCB"/>
    <w:rsid w:val="00D14D87"/>
    <w:rsid w:val="00D164D1"/>
    <w:rsid w:val="00D16A86"/>
    <w:rsid w:val="00D17467"/>
    <w:rsid w:val="00D175F0"/>
    <w:rsid w:val="00D177DB"/>
    <w:rsid w:val="00D20440"/>
    <w:rsid w:val="00D20AC6"/>
    <w:rsid w:val="00D20B3E"/>
    <w:rsid w:val="00D20E08"/>
    <w:rsid w:val="00D21772"/>
    <w:rsid w:val="00D248FA"/>
    <w:rsid w:val="00D24C75"/>
    <w:rsid w:val="00D24DC7"/>
    <w:rsid w:val="00D252EF"/>
    <w:rsid w:val="00D25D68"/>
    <w:rsid w:val="00D2677F"/>
    <w:rsid w:val="00D308D0"/>
    <w:rsid w:val="00D30B99"/>
    <w:rsid w:val="00D31D19"/>
    <w:rsid w:val="00D31F93"/>
    <w:rsid w:val="00D328DF"/>
    <w:rsid w:val="00D3292B"/>
    <w:rsid w:val="00D3395B"/>
    <w:rsid w:val="00D3535C"/>
    <w:rsid w:val="00D355C7"/>
    <w:rsid w:val="00D3654A"/>
    <w:rsid w:val="00D36997"/>
    <w:rsid w:val="00D3726C"/>
    <w:rsid w:val="00D4143F"/>
    <w:rsid w:val="00D41F9D"/>
    <w:rsid w:val="00D42B88"/>
    <w:rsid w:val="00D42F56"/>
    <w:rsid w:val="00D431CA"/>
    <w:rsid w:val="00D4434B"/>
    <w:rsid w:val="00D45350"/>
    <w:rsid w:val="00D469FB"/>
    <w:rsid w:val="00D475C6"/>
    <w:rsid w:val="00D53770"/>
    <w:rsid w:val="00D54C87"/>
    <w:rsid w:val="00D54ED7"/>
    <w:rsid w:val="00D57930"/>
    <w:rsid w:val="00D57F20"/>
    <w:rsid w:val="00D57FBB"/>
    <w:rsid w:val="00D6079E"/>
    <w:rsid w:val="00D60E2E"/>
    <w:rsid w:val="00D613EF"/>
    <w:rsid w:val="00D6329F"/>
    <w:rsid w:val="00D63D70"/>
    <w:rsid w:val="00D643DC"/>
    <w:rsid w:val="00D6490F"/>
    <w:rsid w:val="00D64D79"/>
    <w:rsid w:val="00D66B13"/>
    <w:rsid w:val="00D70EF9"/>
    <w:rsid w:val="00D71353"/>
    <w:rsid w:val="00D716E3"/>
    <w:rsid w:val="00D724F4"/>
    <w:rsid w:val="00D73303"/>
    <w:rsid w:val="00D73871"/>
    <w:rsid w:val="00D74173"/>
    <w:rsid w:val="00D765AB"/>
    <w:rsid w:val="00D767D1"/>
    <w:rsid w:val="00D76D46"/>
    <w:rsid w:val="00D777F2"/>
    <w:rsid w:val="00D809A8"/>
    <w:rsid w:val="00D82105"/>
    <w:rsid w:val="00D8286E"/>
    <w:rsid w:val="00D82A6A"/>
    <w:rsid w:val="00D82B72"/>
    <w:rsid w:val="00D82E10"/>
    <w:rsid w:val="00D836BA"/>
    <w:rsid w:val="00D83BCE"/>
    <w:rsid w:val="00D84568"/>
    <w:rsid w:val="00D84B0F"/>
    <w:rsid w:val="00D9110A"/>
    <w:rsid w:val="00D94883"/>
    <w:rsid w:val="00D94D92"/>
    <w:rsid w:val="00D94EED"/>
    <w:rsid w:val="00D9526A"/>
    <w:rsid w:val="00D955FC"/>
    <w:rsid w:val="00D959E7"/>
    <w:rsid w:val="00D967AA"/>
    <w:rsid w:val="00D96C51"/>
    <w:rsid w:val="00D97324"/>
    <w:rsid w:val="00D97804"/>
    <w:rsid w:val="00D97B74"/>
    <w:rsid w:val="00D97FFA"/>
    <w:rsid w:val="00DA0108"/>
    <w:rsid w:val="00DA1A4E"/>
    <w:rsid w:val="00DA1CC5"/>
    <w:rsid w:val="00DA26FC"/>
    <w:rsid w:val="00DA29CD"/>
    <w:rsid w:val="00DA2C50"/>
    <w:rsid w:val="00DA2EA6"/>
    <w:rsid w:val="00DA3D5A"/>
    <w:rsid w:val="00DA3E0A"/>
    <w:rsid w:val="00DA4A20"/>
    <w:rsid w:val="00DA5010"/>
    <w:rsid w:val="00DA573D"/>
    <w:rsid w:val="00DA6F0A"/>
    <w:rsid w:val="00DA6F17"/>
    <w:rsid w:val="00DA70EA"/>
    <w:rsid w:val="00DA714C"/>
    <w:rsid w:val="00DB055E"/>
    <w:rsid w:val="00DB0DED"/>
    <w:rsid w:val="00DB1E1B"/>
    <w:rsid w:val="00DB20A2"/>
    <w:rsid w:val="00DB49AA"/>
    <w:rsid w:val="00DB53C1"/>
    <w:rsid w:val="00DB610A"/>
    <w:rsid w:val="00DB6BB6"/>
    <w:rsid w:val="00DB71C4"/>
    <w:rsid w:val="00DB7AD4"/>
    <w:rsid w:val="00DC0469"/>
    <w:rsid w:val="00DC0638"/>
    <w:rsid w:val="00DC247B"/>
    <w:rsid w:val="00DC2E39"/>
    <w:rsid w:val="00DC4266"/>
    <w:rsid w:val="00DC45E3"/>
    <w:rsid w:val="00DC4995"/>
    <w:rsid w:val="00DC4F82"/>
    <w:rsid w:val="00DC505B"/>
    <w:rsid w:val="00DC5575"/>
    <w:rsid w:val="00DC6063"/>
    <w:rsid w:val="00DC6804"/>
    <w:rsid w:val="00DC6A99"/>
    <w:rsid w:val="00DC6B6A"/>
    <w:rsid w:val="00DC6FAC"/>
    <w:rsid w:val="00DC722E"/>
    <w:rsid w:val="00DC73F3"/>
    <w:rsid w:val="00DC74D9"/>
    <w:rsid w:val="00DC7BC2"/>
    <w:rsid w:val="00DC7FD9"/>
    <w:rsid w:val="00DD0677"/>
    <w:rsid w:val="00DD0C80"/>
    <w:rsid w:val="00DD18ED"/>
    <w:rsid w:val="00DD1AB5"/>
    <w:rsid w:val="00DD3DCE"/>
    <w:rsid w:val="00DD4270"/>
    <w:rsid w:val="00DD4535"/>
    <w:rsid w:val="00DD49EC"/>
    <w:rsid w:val="00DD527A"/>
    <w:rsid w:val="00DD578D"/>
    <w:rsid w:val="00DD6235"/>
    <w:rsid w:val="00DD663E"/>
    <w:rsid w:val="00DD6A9E"/>
    <w:rsid w:val="00DD76AC"/>
    <w:rsid w:val="00DE1156"/>
    <w:rsid w:val="00DE23A9"/>
    <w:rsid w:val="00DE2B50"/>
    <w:rsid w:val="00DE41A7"/>
    <w:rsid w:val="00DE4975"/>
    <w:rsid w:val="00DE51C3"/>
    <w:rsid w:val="00DE62F6"/>
    <w:rsid w:val="00DE6448"/>
    <w:rsid w:val="00DE6E95"/>
    <w:rsid w:val="00DE6FD0"/>
    <w:rsid w:val="00DE7398"/>
    <w:rsid w:val="00DE7C20"/>
    <w:rsid w:val="00DF290E"/>
    <w:rsid w:val="00DF4F34"/>
    <w:rsid w:val="00DF73C2"/>
    <w:rsid w:val="00E00591"/>
    <w:rsid w:val="00E013EF"/>
    <w:rsid w:val="00E01B93"/>
    <w:rsid w:val="00E0268D"/>
    <w:rsid w:val="00E036A0"/>
    <w:rsid w:val="00E036F4"/>
    <w:rsid w:val="00E049DD"/>
    <w:rsid w:val="00E06340"/>
    <w:rsid w:val="00E063F6"/>
    <w:rsid w:val="00E07292"/>
    <w:rsid w:val="00E11723"/>
    <w:rsid w:val="00E11E8E"/>
    <w:rsid w:val="00E120E8"/>
    <w:rsid w:val="00E124FD"/>
    <w:rsid w:val="00E130E1"/>
    <w:rsid w:val="00E1418C"/>
    <w:rsid w:val="00E14306"/>
    <w:rsid w:val="00E14B1C"/>
    <w:rsid w:val="00E14D21"/>
    <w:rsid w:val="00E154DD"/>
    <w:rsid w:val="00E15DDB"/>
    <w:rsid w:val="00E16593"/>
    <w:rsid w:val="00E176B0"/>
    <w:rsid w:val="00E2040D"/>
    <w:rsid w:val="00E207FF"/>
    <w:rsid w:val="00E22983"/>
    <w:rsid w:val="00E24BB8"/>
    <w:rsid w:val="00E25054"/>
    <w:rsid w:val="00E2546F"/>
    <w:rsid w:val="00E25DB8"/>
    <w:rsid w:val="00E26518"/>
    <w:rsid w:val="00E2692F"/>
    <w:rsid w:val="00E277F6"/>
    <w:rsid w:val="00E27B39"/>
    <w:rsid w:val="00E300B2"/>
    <w:rsid w:val="00E30C01"/>
    <w:rsid w:val="00E311DA"/>
    <w:rsid w:val="00E315DA"/>
    <w:rsid w:val="00E3178B"/>
    <w:rsid w:val="00E32057"/>
    <w:rsid w:val="00E32B16"/>
    <w:rsid w:val="00E343F7"/>
    <w:rsid w:val="00E357B6"/>
    <w:rsid w:val="00E3680B"/>
    <w:rsid w:val="00E37D1E"/>
    <w:rsid w:val="00E40D71"/>
    <w:rsid w:val="00E41365"/>
    <w:rsid w:val="00E4204E"/>
    <w:rsid w:val="00E4224A"/>
    <w:rsid w:val="00E4253D"/>
    <w:rsid w:val="00E43233"/>
    <w:rsid w:val="00E43F06"/>
    <w:rsid w:val="00E4505B"/>
    <w:rsid w:val="00E4579E"/>
    <w:rsid w:val="00E45F9B"/>
    <w:rsid w:val="00E460CB"/>
    <w:rsid w:val="00E46CCD"/>
    <w:rsid w:val="00E46D48"/>
    <w:rsid w:val="00E46F30"/>
    <w:rsid w:val="00E47815"/>
    <w:rsid w:val="00E509A1"/>
    <w:rsid w:val="00E51332"/>
    <w:rsid w:val="00E517AC"/>
    <w:rsid w:val="00E524CC"/>
    <w:rsid w:val="00E528A8"/>
    <w:rsid w:val="00E52E1B"/>
    <w:rsid w:val="00E535AC"/>
    <w:rsid w:val="00E549E8"/>
    <w:rsid w:val="00E55BBC"/>
    <w:rsid w:val="00E57384"/>
    <w:rsid w:val="00E6034E"/>
    <w:rsid w:val="00E60A38"/>
    <w:rsid w:val="00E62832"/>
    <w:rsid w:val="00E643D6"/>
    <w:rsid w:val="00E64E3D"/>
    <w:rsid w:val="00E6624E"/>
    <w:rsid w:val="00E66A2D"/>
    <w:rsid w:val="00E71ED1"/>
    <w:rsid w:val="00E7215C"/>
    <w:rsid w:val="00E73B2B"/>
    <w:rsid w:val="00E75BB8"/>
    <w:rsid w:val="00E7677B"/>
    <w:rsid w:val="00E76BCF"/>
    <w:rsid w:val="00E76C42"/>
    <w:rsid w:val="00E7754D"/>
    <w:rsid w:val="00E77603"/>
    <w:rsid w:val="00E77F2A"/>
    <w:rsid w:val="00E811FC"/>
    <w:rsid w:val="00E81DCA"/>
    <w:rsid w:val="00E81FA1"/>
    <w:rsid w:val="00E8219E"/>
    <w:rsid w:val="00E82BC5"/>
    <w:rsid w:val="00E8403F"/>
    <w:rsid w:val="00E84510"/>
    <w:rsid w:val="00E85BC5"/>
    <w:rsid w:val="00E87529"/>
    <w:rsid w:val="00E87C5B"/>
    <w:rsid w:val="00E87ED6"/>
    <w:rsid w:val="00E905F0"/>
    <w:rsid w:val="00E90A75"/>
    <w:rsid w:val="00E9139E"/>
    <w:rsid w:val="00E9169F"/>
    <w:rsid w:val="00E91FD4"/>
    <w:rsid w:val="00E9247F"/>
    <w:rsid w:val="00E933B5"/>
    <w:rsid w:val="00E9363C"/>
    <w:rsid w:val="00E93745"/>
    <w:rsid w:val="00E93996"/>
    <w:rsid w:val="00E93BBA"/>
    <w:rsid w:val="00E95B97"/>
    <w:rsid w:val="00E95EE3"/>
    <w:rsid w:val="00E962B7"/>
    <w:rsid w:val="00E96B50"/>
    <w:rsid w:val="00E97E58"/>
    <w:rsid w:val="00EA06EF"/>
    <w:rsid w:val="00EA15E8"/>
    <w:rsid w:val="00EA1636"/>
    <w:rsid w:val="00EA18CB"/>
    <w:rsid w:val="00EA229E"/>
    <w:rsid w:val="00EA273D"/>
    <w:rsid w:val="00EA2BD6"/>
    <w:rsid w:val="00EA2E09"/>
    <w:rsid w:val="00EA2FF3"/>
    <w:rsid w:val="00EA3069"/>
    <w:rsid w:val="00EA5C19"/>
    <w:rsid w:val="00EA6B02"/>
    <w:rsid w:val="00EA7B52"/>
    <w:rsid w:val="00EB0E7D"/>
    <w:rsid w:val="00EB14AB"/>
    <w:rsid w:val="00EB1522"/>
    <w:rsid w:val="00EB1E6B"/>
    <w:rsid w:val="00EB566E"/>
    <w:rsid w:val="00EB6CA8"/>
    <w:rsid w:val="00EB6D5C"/>
    <w:rsid w:val="00EB73E2"/>
    <w:rsid w:val="00EB7905"/>
    <w:rsid w:val="00EC1D9A"/>
    <w:rsid w:val="00EC1F6A"/>
    <w:rsid w:val="00EC3CD9"/>
    <w:rsid w:val="00EC3E17"/>
    <w:rsid w:val="00EC40F0"/>
    <w:rsid w:val="00EC4E35"/>
    <w:rsid w:val="00EC542C"/>
    <w:rsid w:val="00EC59C1"/>
    <w:rsid w:val="00EC63FA"/>
    <w:rsid w:val="00EC691F"/>
    <w:rsid w:val="00EC7978"/>
    <w:rsid w:val="00ED01BF"/>
    <w:rsid w:val="00ED10AD"/>
    <w:rsid w:val="00ED14B7"/>
    <w:rsid w:val="00ED15E6"/>
    <w:rsid w:val="00ED2070"/>
    <w:rsid w:val="00ED2412"/>
    <w:rsid w:val="00ED3D93"/>
    <w:rsid w:val="00ED3F19"/>
    <w:rsid w:val="00ED41B0"/>
    <w:rsid w:val="00ED5158"/>
    <w:rsid w:val="00ED6A22"/>
    <w:rsid w:val="00ED6F40"/>
    <w:rsid w:val="00ED75E3"/>
    <w:rsid w:val="00ED791D"/>
    <w:rsid w:val="00EE266C"/>
    <w:rsid w:val="00EE35C1"/>
    <w:rsid w:val="00EE3B65"/>
    <w:rsid w:val="00EE3C2E"/>
    <w:rsid w:val="00EE3FB1"/>
    <w:rsid w:val="00EE650E"/>
    <w:rsid w:val="00EE678C"/>
    <w:rsid w:val="00EE77B3"/>
    <w:rsid w:val="00EF00A3"/>
    <w:rsid w:val="00EF1201"/>
    <w:rsid w:val="00EF1F95"/>
    <w:rsid w:val="00EF249B"/>
    <w:rsid w:val="00EF2856"/>
    <w:rsid w:val="00EF49EC"/>
    <w:rsid w:val="00EF4B09"/>
    <w:rsid w:val="00EF63D4"/>
    <w:rsid w:val="00EF695D"/>
    <w:rsid w:val="00EF6BC8"/>
    <w:rsid w:val="00F0007A"/>
    <w:rsid w:val="00F03794"/>
    <w:rsid w:val="00F03C9A"/>
    <w:rsid w:val="00F0431B"/>
    <w:rsid w:val="00F053D0"/>
    <w:rsid w:val="00F05D2D"/>
    <w:rsid w:val="00F0733A"/>
    <w:rsid w:val="00F07B41"/>
    <w:rsid w:val="00F108A6"/>
    <w:rsid w:val="00F11D66"/>
    <w:rsid w:val="00F12083"/>
    <w:rsid w:val="00F1260B"/>
    <w:rsid w:val="00F12BE3"/>
    <w:rsid w:val="00F13D48"/>
    <w:rsid w:val="00F146C8"/>
    <w:rsid w:val="00F156ED"/>
    <w:rsid w:val="00F162B0"/>
    <w:rsid w:val="00F170F1"/>
    <w:rsid w:val="00F171EB"/>
    <w:rsid w:val="00F1733D"/>
    <w:rsid w:val="00F17C9D"/>
    <w:rsid w:val="00F22F00"/>
    <w:rsid w:val="00F255EB"/>
    <w:rsid w:val="00F25BD3"/>
    <w:rsid w:val="00F25CAD"/>
    <w:rsid w:val="00F26850"/>
    <w:rsid w:val="00F273BE"/>
    <w:rsid w:val="00F27444"/>
    <w:rsid w:val="00F27B0E"/>
    <w:rsid w:val="00F30100"/>
    <w:rsid w:val="00F3214A"/>
    <w:rsid w:val="00F33711"/>
    <w:rsid w:val="00F3445F"/>
    <w:rsid w:val="00F34659"/>
    <w:rsid w:val="00F34814"/>
    <w:rsid w:val="00F357A8"/>
    <w:rsid w:val="00F357C3"/>
    <w:rsid w:val="00F3649B"/>
    <w:rsid w:val="00F4102E"/>
    <w:rsid w:val="00F41395"/>
    <w:rsid w:val="00F442B8"/>
    <w:rsid w:val="00F44937"/>
    <w:rsid w:val="00F450AB"/>
    <w:rsid w:val="00F45316"/>
    <w:rsid w:val="00F45C54"/>
    <w:rsid w:val="00F47980"/>
    <w:rsid w:val="00F50B82"/>
    <w:rsid w:val="00F520E6"/>
    <w:rsid w:val="00F52A7C"/>
    <w:rsid w:val="00F536E9"/>
    <w:rsid w:val="00F54341"/>
    <w:rsid w:val="00F54DAB"/>
    <w:rsid w:val="00F54FD5"/>
    <w:rsid w:val="00F54FE9"/>
    <w:rsid w:val="00F55DCB"/>
    <w:rsid w:val="00F55FD4"/>
    <w:rsid w:val="00F5619A"/>
    <w:rsid w:val="00F56C88"/>
    <w:rsid w:val="00F57814"/>
    <w:rsid w:val="00F57B8E"/>
    <w:rsid w:val="00F57CE1"/>
    <w:rsid w:val="00F658F7"/>
    <w:rsid w:val="00F65B77"/>
    <w:rsid w:val="00F70B94"/>
    <w:rsid w:val="00F70D4F"/>
    <w:rsid w:val="00F71340"/>
    <w:rsid w:val="00F71342"/>
    <w:rsid w:val="00F71E09"/>
    <w:rsid w:val="00F72492"/>
    <w:rsid w:val="00F72C4B"/>
    <w:rsid w:val="00F7363C"/>
    <w:rsid w:val="00F74DE7"/>
    <w:rsid w:val="00F756CA"/>
    <w:rsid w:val="00F75B3B"/>
    <w:rsid w:val="00F762C0"/>
    <w:rsid w:val="00F76FC6"/>
    <w:rsid w:val="00F77965"/>
    <w:rsid w:val="00F802D9"/>
    <w:rsid w:val="00F81130"/>
    <w:rsid w:val="00F812B0"/>
    <w:rsid w:val="00F82E9F"/>
    <w:rsid w:val="00F8328D"/>
    <w:rsid w:val="00F83C3D"/>
    <w:rsid w:val="00F90EFE"/>
    <w:rsid w:val="00F9115C"/>
    <w:rsid w:val="00F91A33"/>
    <w:rsid w:val="00F9348E"/>
    <w:rsid w:val="00F95B48"/>
    <w:rsid w:val="00F96022"/>
    <w:rsid w:val="00F96495"/>
    <w:rsid w:val="00F97084"/>
    <w:rsid w:val="00F9720C"/>
    <w:rsid w:val="00FA0051"/>
    <w:rsid w:val="00FA11C0"/>
    <w:rsid w:val="00FA1E32"/>
    <w:rsid w:val="00FA3E4A"/>
    <w:rsid w:val="00FA427B"/>
    <w:rsid w:val="00FA6491"/>
    <w:rsid w:val="00FB0458"/>
    <w:rsid w:val="00FB0F57"/>
    <w:rsid w:val="00FB1FAB"/>
    <w:rsid w:val="00FB37DE"/>
    <w:rsid w:val="00FB39E9"/>
    <w:rsid w:val="00FB4309"/>
    <w:rsid w:val="00FB59FA"/>
    <w:rsid w:val="00FB5C7A"/>
    <w:rsid w:val="00FB60A9"/>
    <w:rsid w:val="00FB614F"/>
    <w:rsid w:val="00FB7E79"/>
    <w:rsid w:val="00FC11DE"/>
    <w:rsid w:val="00FC13F9"/>
    <w:rsid w:val="00FC2CB8"/>
    <w:rsid w:val="00FC38FF"/>
    <w:rsid w:val="00FC3979"/>
    <w:rsid w:val="00FC4E4A"/>
    <w:rsid w:val="00FC5601"/>
    <w:rsid w:val="00FC5981"/>
    <w:rsid w:val="00FC6DF1"/>
    <w:rsid w:val="00FC6EFD"/>
    <w:rsid w:val="00FC7904"/>
    <w:rsid w:val="00FC7E74"/>
    <w:rsid w:val="00FD0868"/>
    <w:rsid w:val="00FD3466"/>
    <w:rsid w:val="00FD3568"/>
    <w:rsid w:val="00FD426E"/>
    <w:rsid w:val="00FD5E88"/>
    <w:rsid w:val="00FD6573"/>
    <w:rsid w:val="00FD6E73"/>
    <w:rsid w:val="00FD7C75"/>
    <w:rsid w:val="00FE0101"/>
    <w:rsid w:val="00FE026F"/>
    <w:rsid w:val="00FE12E4"/>
    <w:rsid w:val="00FE16C2"/>
    <w:rsid w:val="00FE2A09"/>
    <w:rsid w:val="00FE2C2D"/>
    <w:rsid w:val="00FE2CED"/>
    <w:rsid w:val="00FE301F"/>
    <w:rsid w:val="00FE4DA5"/>
    <w:rsid w:val="00FE5133"/>
    <w:rsid w:val="00FE6C1C"/>
    <w:rsid w:val="00FE6D10"/>
    <w:rsid w:val="00FE78F6"/>
    <w:rsid w:val="00FF0E02"/>
    <w:rsid w:val="00FF10F7"/>
    <w:rsid w:val="00FF2033"/>
    <w:rsid w:val="00FF3473"/>
    <w:rsid w:val="00FF4628"/>
    <w:rsid w:val="00FF4812"/>
    <w:rsid w:val="00FF4F57"/>
    <w:rsid w:val="00FF7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A24115"/>
  <w15:docId w15:val="{A1B64A03-8811-C543-AEB1-A3765815E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76EE4"/>
    <w:pPr>
      <w:spacing w:after="80"/>
      <w:jc w:val="both"/>
    </w:pPr>
    <w:rPr>
      <w:sz w:val="18"/>
      <w:lang w:val="en-GB"/>
    </w:rPr>
  </w:style>
  <w:style w:type="paragraph" w:styleId="Heading1">
    <w:name w:val="heading 1"/>
    <w:basedOn w:val="Head1"/>
    <w:next w:val="Normal"/>
    <w:link w:val="Heading1Char"/>
    <w:qFormat/>
    <w:rsid w:val="00F54DAB"/>
    <w:pPr>
      <w:numPr>
        <w:numId w:val="1"/>
      </w:numPr>
      <w:spacing w:before="380"/>
      <w:ind w:left="280" w:hanging="280"/>
      <w:outlineLvl w:val="0"/>
    </w:pPr>
    <w:rPr>
      <w14:ligatures w14:val="standard"/>
    </w:rPr>
  </w:style>
  <w:style w:type="paragraph" w:styleId="Heading2">
    <w:name w:val="heading 2"/>
    <w:basedOn w:val="Head2"/>
    <w:next w:val="Normal"/>
    <w:link w:val="Heading2Char"/>
    <w:qFormat/>
    <w:rsid w:val="00FC6EFD"/>
    <w:pPr>
      <w:numPr>
        <w:ilvl w:val="1"/>
        <w:numId w:val="1"/>
      </w:numPr>
      <w:ind w:left="400" w:hanging="400"/>
      <w:outlineLvl w:val="1"/>
    </w:pPr>
    <w:rPr>
      <w14:ligatures w14:val="standard"/>
    </w:rPr>
  </w:style>
  <w:style w:type="paragraph" w:styleId="Heading3">
    <w:name w:val="heading 3"/>
    <w:basedOn w:val="Heading2"/>
    <w:next w:val="Normal"/>
    <w:link w:val="Heading3Char"/>
    <w:qFormat/>
    <w:rsid w:val="00194D02"/>
    <w:pPr>
      <w:numPr>
        <w:ilvl w:val="2"/>
      </w:numPr>
      <w:outlineLvl w:val="2"/>
    </w:pPr>
    <w:rPr>
      <w:b w:val="0"/>
      <w:i/>
    </w:rPr>
  </w:style>
  <w:style w:type="paragraph" w:styleId="Heading4">
    <w:name w:val="heading 4"/>
    <w:basedOn w:val="Heading3"/>
    <w:next w:val="Normal"/>
    <w:link w:val="Heading4Char"/>
    <w:qFormat/>
    <w:rsid w:val="00194D02"/>
    <w:pPr>
      <w:numPr>
        <w:ilvl w:val="3"/>
      </w:numPr>
      <w:outlineLvl w:val="3"/>
    </w:pPr>
  </w:style>
  <w:style w:type="paragraph" w:styleId="Heading5">
    <w:name w:val="heading 5"/>
    <w:basedOn w:val="ListNumber3"/>
    <w:next w:val="Normal"/>
    <w:qFormat/>
    <w:rsid w:val="00194D02"/>
    <w:pPr>
      <w:numPr>
        <w:ilvl w:val="4"/>
        <w:numId w:val="1"/>
      </w:numPr>
      <w:spacing w:before="40" w:after="0"/>
      <w:jc w:val="left"/>
      <w:outlineLvl w:val="4"/>
    </w:pPr>
    <w:rPr>
      <w:i/>
      <w:sz w:val="22"/>
    </w:rPr>
  </w:style>
  <w:style w:type="paragraph" w:styleId="Heading6">
    <w:name w:val="heading 6"/>
    <w:basedOn w:val="Normal"/>
    <w:next w:val="Normal"/>
    <w:qFormat/>
    <w:rsid w:val="00194D02"/>
    <w:pPr>
      <w:numPr>
        <w:ilvl w:val="5"/>
        <w:numId w:val="1"/>
      </w:numPr>
      <w:spacing w:before="240" w:after="60"/>
      <w:outlineLvl w:val="5"/>
    </w:pPr>
    <w:rPr>
      <w:rFonts w:ascii="Arial" w:hAnsi="Arial"/>
      <w:i/>
      <w:sz w:val="22"/>
    </w:rPr>
  </w:style>
  <w:style w:type="paragraph" w:styleId="Heading7">
    <w:name w:val="heading 7"/>
    <w:basedOn w:val="Normal"/>
    <w:next w:val="Normal"/>
    <w:qFormat/>
    <w:rsid w:val="00194D02"/>
    <w:pPr>
      <w:numPr>
        <w:ilvl w:val="6"/>
        <w:numId w:val="1"/>
      </w:numPr>
      <w:spacing w:before="240" w:after="60"/>
      <w:outlineLvl w:val="6"/>
    </w:pPr>
    <w:rPr>
      <w:rFonts w:ascii="Arial" w:hAnsi="Arial"/>
    </w:rPr>
  </w:style>
  <w:style w:type="paragraph" w:styleId="Heading8">
    <w:name w:val="heading 8"/>
    <w:basedOn w:val="Normal"/>
    <w:next w:val="Normal"/>
    <w:qFormat/>
    <w:rsid w:val="00194D02"/>
    <w:pPr>
      <w:numPr>
        <w:ilvl w:val="7"/>
        <w:numId w:val="1"/>
      </w:numPr>
      <w:spacing w:before="240" w:after="60"/>
      <w:outlineLvl w:val="7"/>
    </w:pPr>
    <w:rPr>
      <w:rFonts w:ascii="Arial" w:hAnsi="Arial"/>
      <w:i/>
    </w:rPr>
  </w:style>
  <w:style w:type="paragraph" w:styleId="Heading9">
    <w:name w:val="heading 9"/>
    <w:basedOn w:val="Normal"/>
    <w:next w:val="Normal"/>
    <w:qFormat/>
    <w:rsid w:val="00194D02"/>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pPr>
      <w:ind w:left="144" w:hanging="144"/>
    </w:pPr>
  </w:style>
  <w:style w:type="paragraph" w:customStyle="1" w:styleId="Bullet">
    <w:name w:val="Bullet"/>
    <w:basedOn w:val="Normal"/>
    <w:pPr>
      <w:ind w:left="144" w:hanging="144"/>
    </w:pPr>
  </w:style>
  <w:style w:type="paragraph" w:styleId="Footer">
    <w:name w:val="footer"/>
    <w:basedOn w:val="Normal"/>
    <w:link w:val="FooterChar"/>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link w:val="BodyTextIndentChar"/>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customStyle="1" w:styleId="Heading2Char">
    <w:name w:val="Heading 2 Char"/>
    <w:basedOn w:val="DefaultParagraphFont"/>
    <w:link w:val="Heading2"/>
    <w:rsid w:val="00FC6EFD"/>
    <w:rPr>
      <w:rFonts w:ascii="Linux Libertine" w:hAnsi="Linux Libertine" w:cs="Linux Libertine"/>
      <w:b/>
      <w:sz w:val="22"/>
      <w14:ligatures w14:val="standard"/>
    </w:rPr>
  </w:style>
  <w:style w:type="character" w:customStyle="1" w:styleId="Heading3Char">
    <w:name w:val="Heading 3 Char"/>
    <w:basedOn w:val="DefaultParagraphFont"/>
    <w:link w:val="Heading3"/>
    <w:rsid w:val="00BC2CF2"/>
    <w:rPr>
      <w:i/>
      <w:kern w:val="28"/>
      <w:sz w:val="22"/>
      <w:lang w:val="en-GB"/>
    </w:rPr>
  </w:style>
  <w:style w:type="character" w:customStyle="1" w:styleId="Heading4Char">
    <w:name w:val="Heading 4 Char"/>
    <w:basedOn w:val="DefaultParagraphFont"/>
    <w:link w:val="Heading4"/>
    <w:rsid w:val="00B7540C"/>
    <w:rPr>
      <w:i/>
      <w:kern w:val="28"/>
      <w:sz w:val="22"/>
      <w:lang w:val="en-GB"/>
    </w:rPr>
  </w:style>
  <w:style w:type="character" w:customStyle="1" w:styleId="BodyTextIndentChar">
    <w:name w:val="Body Text Indent Char"/>
    <w:basedOn w:val="DefaultParagraphFont"/>
    <w:link w:val="BodyTextIndent"/>
    <w:rsid w:val="0042318D"/>
    <w:rPr>
      <w:sz w:val="18"/>
    </w:rPr>
  </w:style>
  <w:style w:type="character" w:customStyle="1" w:styleId="Heading1Char">
    <w:name w:val="Heading 1 Char"/>
    <w:basedOn w:val="DefaultParagraphFont"/>
    <w:link w:val="Heading1"/>
    <w:rsid w:val="00F54DAB"/>
    <w:rPr>
      <w:rFonts w:ascii="Linux Libertine" w:hAnsi="Linux Libertine" w:cs="Linux Libertine"/>
      <w:b/>
      <w:sz w:val="22"/>
      <w14:ligatures w14:val="standard"/>
    </w:rPr>
  </w:style>
  <w:style w:type="paragraph" w:customStyle="1" w:styleId="EndNoteBibliographyTitle">
    <w:name w:val="EndNote Bibliography Title"/>
    <w:basedOn w:val="Normal"/>
    <w:link w:val="EndNoteBibliographyTitleChar"/>
    <w:rsid w:val="004C3A78"/>
    <w:pPr>
      <w:spacing w:after="0"/>
      <w:jc w:val="center"/>
    </w:pPr>
    <w:rPr>
      <w:rFonts w:ascii="Linux Libertine" w:hAnsi="Linux Libertine" w:cs="Linux Libertine"/>
      <w:sz w:val="14"/>
    </w:rPr>
  </w:style>
  <w:style w:type="character" w:customStyle="1" w:styleId="EndNoteBibliographyTitleChar">
    <w:name w:val="EndNote Bibliography Title Char"/>
    <w:basedOn w:val="BodyTextIndentChar"/>
    <w:link w:val="EndNoteBibliographyTitle"/>
    <w:rsid w:val="004C3A78"/>
    <w:rPr>
      <w:rFonts w:ascii="Linux Libertine" w:hAnsi="Linux Libertine" w:cs="Linux Libertine"/>
      <w:sz w:val="14"/>
      <w:lang w:val="en-GB"/>
    </w:rPr>
  </w:style>
  <w:style w:type="paragraph" w:customStyle="1" w:styleId="EndNoteBibliography">
    <w:name w:val="EndNote Bibliography"/>
    <w:basedOn w:val="Normal"/>
    <w:link w:val="EndNoteBibliographyChar"/>
    <w:rsid w:val="004C3A78"/>
    <w:rPr>
      <w:rFonts w:ascii="Linux Libertine" w:hAnsi="Linux Libertine" w:cs="Linux Libertine"/>
      <w:sz w:val="14"/>
    </w:rPr>
  </w:style>
  <w:style w:type="character" w:customStyle="1" w:styleId="EndNoteBibliographyChar">
    <w:name w:val="EndNote Bibliography Char"/>
    <w:basedOn w:val="BodyTextIndentChar"/>
    <w:link w:val="EndNoteBibliography"/>
    <w:rsid w:val="004C3A78"/>
    <w:rPr>
      <w:rFonts w:ascii="Linux Libertine" w:hAnsi="Linux Libertine" w:cs="Linux Libertine"/>
      <w:sz w:val="14"/>
      <w:lang w:val="en-GB"/>
    </w:rPr>
  </w:style>
  <w:style w:type="character" w:styleId="UnresolvedMention">
    <w:name w:val="Unresolved Mention"/>
    <w:basedOn w:val="DefaultParagraphFont"/>
    <w:uiPriority w:val="99"/>
    <w:semiHidden/>
    <w:unhideWhenUsed/>
    <w:rsid w:val="00E7677B"/>
    <w:rPr>
      <w:color w:val="605E5C"/>
      <w:shd w:val="clear" w:color="auto" w:fill="E1DFDD"/>
    </w:rPr>
  </w:style>
  <w:style w:type="paragraph" w:styleId="NormalWeb">
    <w:name w:val="Normal (Web)"/>
    <w:basedOn w:val="Normal"/>
    <w:uiPriority w:val="99"/>
    <w:unhideWhenUsed/>
    <w:rsid w:val="00E87C5B"/>
    <w:pPr>
      <w:spacing w:before="100" w:beforeAutospacing="1" w:after="100" w:afterAutospacing="1"/>
      <w:jc w:val="left"/>
    </w:pPr>
    <w:rPr>
      <w:sz w:val="24"/>
      <w:szCs w:val="24"/>
      <w:lang w:val="en-ZA" w:eastAsia="en-GB"/>
    </w:rPr>
  </w:style>
  <w:style w:type="character" w:styleId="Emphasis">
    <w:name w:val="Emphasis"/>
    <w:basedOn w:val="DefaultParagraphFont"/>
    <w:qFormat/>
    <w:rsid w:val="00FE0101"/>
    <w:rPr>
      <w:i/>
      <w:iCs/>
    </w:rPr>
  </w:style>
  <w:style w:type="numbering" w:customStyle="1" w:styleId="CurrentList1">
    <w:name w:val="Current List1"/>
    <w:uiPriority w:val="99"/>
    <w:rsid w:val="00697DE6"/>
    <w:pPr>
      <w:numPr>
        <w:numId w:val="3"/>
      </w:numPr>
    </w:pPr>
  </w:style>
  <w:style w:type="paragraph" w:styleId="ListParagraph">
    <w:name w:val="List Paragraph"/>
    <w:basedOn w:val="Normal"/>
    <w:uiPriority w:val="34"/>
    <w:qFormat/>
    <w:rsid w:val="008B2407"/>
    <w:pPr>
      <w:ind w:left="720"/>
      <w:contextualSpacing/>
    </w:pPr>
  </w:style>
  <w:style w:type="table" w:styleId="TableGrid">
    <w:name w:val="Table Grid"/>
    <w:basedOn w:val="TableNormal"/>
    <w:rsid w:val="006645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A95AB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A95AB7"/>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5Dark-Accent5">
    <w:name w:val="Grid Table 5 Dark Accent 5"/>
    <w:basedOn w:val="TableNormal"/>
    <w:uiPriority w:val="50"/>
    <w:rsid w:val="00A95AB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4-Accent5">
    <w:name w:val="Grid Table 4 Accent 5"/>
    <w:basedOn w:val="TableNormal"/>
    <w:uiPriority w:val="49"/>
    <w:rsid w:val="00A95AB7"/>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5Dark-Accent1">
    <w:name w:val="Grid Table 5 Dark Accent 1"/>
    <w:basedOn w:val="TableNormal"/>
    <w:uiPriority w:val="50"/>
    <w:rsid w:val="00A95AB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eGridLight">
    <w:name w:val="Grid Table Light"/>
    <w:basedOn w:val="TableNormal"/>
    <w:uiPriority w:val="40"/>
    <w:rsid w:val="007969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2">
    <w:name w:val="Current List2"/>
    <w:uiPriority w:val="99"/>
    <w:rsid w:val="00194D02"/>
    <w:pPr>
      <w:numPr>
        <w:numId w:val="21"/>
      </w:numPr>
    </w:pPr>
  </w:style>
  <w:style w:type="character" w:styleId="CommentReference">
    <w:name w:val="annotation reference"/>
    <w:rsid w:val="00BA6538"/>
    <w:rPr>
      <w:sz w:val="16"/>
      <w:szCs w:val="16"/>
    </w:rPr>
  </w:style>
  <w:style w:type="paragraph" w:styleId="CommentText">
    <w:name w:val="annotation text"/>
    <w:basedOn w:val="Normal"/>
    <w:link w:val="CommentTextChar"/>
    <w:rsid w:val="00BA6538"/>
    <w:pPr>
      <w:spacing w:after="0"/>
      <w:jc w:val="left"/>
    </w:pPr>
    <w:rPr>
      <w:sz w:val="20"/>
    </w:rPr>
  </w:style>
  <w:style w:type="character" w:customStyle="1" w:styleId="CommentTextChar">
    <w:name w:val="Comment Text Char"/>
    <w:basedOn w:val="DefaultParagraphFont"/>
    <w:link w:val="CommentText"/>
    <w:rsid w:val="00BA6538"/>
    <w:rPr>
      <w:lang w:val="en-GB"/>
    </w:rPr>
  </w:style>
  <w:style w:type="character" w:customStyle="1" w:styleId="FooterChar">
    <w:name w:val="Footer Char"/>
    <w:basedOn w:val="DefaultParagraphFont"/>
    <w:link w:val="Footer"/>
    <w:rsid w:val="00A76EE4"/>
    <w:rPr>
      <w:sz w:val="18"/>
      <w:lang w:val="en-GB"/>
    </w:rPr>
  </w:style>
  <w:style w:type="paragraph" w:customStyle="1" w:styleId="Authors">
    <w:name w:val="Authors"/>
    <w:link w:val="AuthorsChar"/>
    <w:autoRedefine/>
    <w:qFormat/>
    <w:rsid w:val="0094228C"/>
    <w:pPr>
      <w:spacing w:before="280" w:after="160"/>
    </w:pPr>
    <w:rPr>
      <w:rFonts w:ascii="Linux Libertine" w:eastAsiaTheme="minorHAnsi" w:hAnsi="Linux Libertine" w:cs="Linux Libertine"/>
      <w:sz w:val="24"/>
      <w:szCs w:val="22"/>
    </w:rPr>
  </w:style>
  <w:style w:type="character" w:customStyle="1" w:styleId="AuthorsChar">
    <w:name w:val="Authors Char"/>
    <w:basedOn w:val="DefaultParagraphFont"/>
    <w:link w:val="Authors"/>
    <w:rsid w:val="0094228C"/>
    <w:rPr>
      <w:rFonts w:ascii="Linux Libertine" w:eastAsiaTheme="minorHAnsi" w:hAnsi="Linux Libertine" w:cs="Linux Libertine"/>
      <w:sz w:val="24"/>
      <w:szCs w:val="22"/>
    </w:rPr>
  </w:style>
  <w:style w:type="character" w:customStyle="1" w:styleId="City">
    <w:name w:val="City"/>
    <w:basedOn w:val="DefaultParagraphFont"/>
    <w:uiPriority w:val="1"/>
    <w:qFormat/>
    <w:rsid w:val="0094228C"/>
    <w:rPr>
      <w:color w:val="auto"/>
      <w:bdr w:val="none" w:sz="0" w:space="0" w:color="auto"/>
      <w:shd w:val="clear" w:color="auto" w:fill="auto"/>
    </w:rPr>
  </w:style>
  <w:style w:type="character" w:customStyle="1" w:styleId="Country">
    <w:name w:val="Country"/>
    <w:basedOn w:val="DefaultParagraphFont"/>
    <w:uiPriority w:val="1"/>
    <w:qFormat/>
    <w:rsid w:val="0094228C"/>
    <w:rPr>
      <w:color w:val="auto"/>
      <w:bdr w:val="none" w:sz="0" w:space="0" w:color="auto"/>
      <w:shd w:val="clear" w:color="auto" w:fill="auto"/>
    </w:rPr>
  </w:style>
  <w:style w:type="character" w:customStyle="1" w:styleId="Email">
    <w:name w:val="Email"/>
    <w:basedOn w:val="DefaultParagraphFont"/>
    <w:uiPriority w:val="1"/>
    <w:qFormat/>
    <w:rsid w:val="0094228C"/>
    <w:rPr>
      <w:color w:val="0808B8"/>
    </w:rPr>
  </w:style>
  <w:style w:type="character" w:customStyle="1" w:styleId="FirstName">
    <w:name w:val="FirstName"/>
    <w:basedOn w:val="DefaultParagraphFont"/>
    <w:uiPriority w:val="1"/>
    <w:qFormat/>
    <w:rsid w:val="0094228C"/>
    <w:rPr>
      <w:color w:val="auto"/>
      <w:bdr w:val="none" w:sz="0" w:space="0" w:color="auto"/>
      <w:shd w:val="clear" w:color="auto" w:fill="auto"/>
    </w:rPr>
  </w:style>
  <w:style w:type="character" w:customStyle="1" w:styleId="OrgDiv">
    <w:name w:val="OrgDiv"/>
    <w:basedOn w:val="DefaultParagraphFont"/>
    <w:uiPriority w:val="1"/>
    <w:qFormat/>
    <w:rsid w:val="0094228C"/>
    <w:rPr>
      <w:color w:val="548DD4" w:themeColor="text2" w:themeTint="99"/>
    </w:rPr>
  </w:style>
  <w:style w:type="character" w:customStyle="1" w:styleId="OrgName">
    <w:name w:val="OrgName"/>
    <w:basedOn w:val="DefaultParagraphFont"/>
    <w:uiPriority w:val="1"/>
    <w:qFormat/>
    <w:rsid w:val="0094228C"/>
    <w:rPr>
      <w:color w:val="17365D" w:themeColor="text2" w:themeShade="BF"/>
    </w:rPr>
  </w:style>
  <w:style w:type="character" w:customStyle="1" w:styleId="PinCode">
    <w:name w:val="PinCode"/>
    <w:basedOn w:val="DefaultParagraphFont"/>
    <w:uiPriority w:val="1"/>
    <w:qFormat/>
    <w:rsid w:val="0094228C"/>
    <w:rPr>
      <w:color w:val="808000"/>
    </w:rPr>
  </w:style>
  <w:style w:type="character" w:customStyle="1" w:styleId="State">
    <w:name w:val="State"/>
    <w:basedOn w:val="DefaultParagraphFont"/>
    <w:uiPriority w:val="1"/>
    <w:qFormat/>
    <w:rsid w:val="0094228C"/>
    <w:rPr>
      <w:color w:val="A70B38"/>
    </w:rPr>
  </w:style>
  <w:style w:type="character" w:customStyle="1" w:styleId="Surname">
    <w:name w:val="Surname"/>
    <w:basedOn w:val="DefaultParagraphFont"/>
    <w:uiPriority w:val="1"/>
    <w:qFormat/>
    <w:rsid w:val="0094228C"/>
    <w:rPr>
      <w:color w:val="auto"/>
      <w:bdr w:val="none" w:sz="0" w:space="0" w:color="auto"/>
      <w:shd w:val="clear" w:color="auto" w:fill="auto"/>
    </w:rPr>
  </w:style>
  <w:style w:type="paragraph" w:customStyle="1" w:styleId="AbsHead">
    <w:name w:val="AbsHead"/>
    <w:link w:val="AbsHeadChar"/>
    <w:autoRedefine/>
    <w:qFormat/>
    <w:rsid w:val="00574156"/>
    <w:pPr>
      <w:spacing w:before="120" w:after="80"/>
    </w:pPr>
    <w:rPr>
      <w:rFonts w:ascii="Linux Libertine" w:eastAsiaTheme="minorHAnsi" w:hAnsi="Linux Libertine" w:cs="Linux Libertine"/>
      <w:b/>
      <w:sz w:val="22"/>
      <w:szCs w:val="22"/>
      <w:lang w:val="fr-FR"/>
      <w14:ligatures w14:val="standard"/>
    </w:rPr>
  </w:style>
  <w:style w:type="character" w:customStyle="1" w:styleId="AbsHeadChar">
    <w:name w:val="AbsHead Char"/>
    <w:basedOn w:val="DefaultParagraphFont"/>
    <w:link w:val="AbsHead"/>
    <w:rsid w:val="00574156"/>
    <w:rPr>
      <w:rFonts w:ascii="Linux Libertine" w:eastAsiaTheme="minorHAnsi" w:hAnsi="Linux Libertine" w:cs="Linux Libertine"/>
      <w:b/>
      <w:sz w:val="22"/>
      <w:szCs w:val="22"/>
      <w:lang w:val="fr-FR"/>
      <w14:ligatures w14:val="standard"/>
    </w:rPr>
  </w:style>
  <w:style w:type="paragraph" w:customStyle="1" w:styleId="Head2">
    <w:name w:val="Head2"/>
    <w:autoRedefine/>
    <w:qFormat/>
    <w:rsid w:val="00C57D02"/>
    <w:pPr>
      <w:spacing w:before="180" w:after="80"/>
      <w:ind w:left="400" w:hanging="400"/>
    </w:pPr>
    <w:rPr>
      <w:rFonts w:ascii="Linux Libertine" w:hAnsi="Linux Libertine" w:cs="Linux Libertine"/>
      <w:b/>
      <w:sz w:val="22"/>
    </w:rPr>
  </w:style>
  <w:style w:type="paragraph" w:customStyle="1" w:styleId="KeyWordHead">
    <w:name w:val="KeyWordHead"/>
    <w:autoRedefine/>
    <w:qFormat/>
    <w:rsid w:val="00C57D02"/>
    <w:pPr>
      <w:spacing w:before="200" w:after="20"/>
    </w:pPr>
    <w:rPr>
      <w:rFonts w:ascii="Linux Libertine" w:eastAsiaTheme="minorHAnsi" w:hAnsi="Linux Libertine" w:cs="Linux Libertine"/>
      <w:b/>
      <w:sz w:val="22"/>
      <w:szCs w:val="22"/>
    </w:rPr>
  </w:style>
  <w:style w:type="paragraph" w:customStyle="1" w:styleId="KeyWords">
    <w:name w:val="KeyWords"/>
    <w:basedOn w:val="Normal"/>
    <w:qFormat/>
    <w:rsid w:val="00C57D02"/>
    <w:pPr>
      <w:spacing w:before="60" w:after="60" w:line="264" w:lineRule="auto"/>
    </w:pPr>
    <w:rPr>
      <w:rFonts w:ascii="Linux Libertine" w:eastAsiaTheme="minorHAnsi" w:hAnsi="Linux Libertine" w:cstheme="minorBidi"/>
      <w:szCs w:val="22"/>
      <w:lang w:val="en-US"/>
    </w:rPr>
  </w:style>
  <w:style w:type="paragraph" w:customStyle="1" w:styleId="CCSDescription">
    <w:name w:val="CCSDescription"/>
    <w:basedOn w:val="KeyWords"/>
    <w:qFormat/>
    <w:rsid w:val="00C57D02"/>
  </w:style>
  <w:style w:type="paragraph" w:customStyle="1" w:styleId="Head1">
    <w:name w:val="Head1"/>
    <w:autoRedefine/>
    <w:qFormat/>
    <w:rsid w:val="000B7F98"/>
    <w:pPr>
      <w:spacing w:before="220" w:after="80"/>
      <w:ind w:left="280" w:hanging="280"/>
    </w:pPr>
    <w:rPr>
      <w:rFonts w:ascii="Linux Libertine" w:hAnsi="Linux Libertine" w:cs="Linux Libertine"/>
      <w:b/>
      <w:sz w:val="22"/>
    </w:rPr>
  </w:style>
  <w:style w:type="character" w:customStyle="1" w:styleId="Label">
    <w:name w:val="Label"/>
    <w:basedOn w:val="DefaultParagraphFont"/>
    <w:uiPriority w:val="1"/>
    <w:qFormat/>
    <w:rsid w:val="000B7F98"/>
    <w:rPr>
      <w:rFonts w:ascii="Linux Libertine" w:hAnsi="Linux Libertine"/>
      <w:b w:val="0"/>
      <w:color w:val="auto"/>
    </w:rPr>
  </w:style>
  <w:style w:type="paragraph" w:customStyle="1" w:styleId="VersoLRH">
    <w:name w:val="Verso_(LRH)"/>
    <w:autoRedefine/>
    <w:qFormat/>
    <w:rsid w:val="00B2152C"/>
    <w:rPr>
      <w:rFonts w:ascii="Linux Libertine" w:hAnsi="Linux Libertine"/>
      <w:sz w:val="14"/>
    </w:rPr>
  </w:style>
  <w:style w:type="character" w:customStyle="1" w:styleId="FootnoteTextChar">
    <w:name w:val="Footnote Text Char"/>
    <w:basedOn w:val="DefaultParagraphFont"/>
    <w:link w:val="FootnoteText"/>
    <w:rsid w:val="00B2152C"/>
    <w:rPr>
      <w:sz w:val="18"/>
      <w:lang w:val="en-GB"/>
    </w:rPr>
  </w:style>
  <w:style w:type="paragraph" w:customStyle="1" w:styleId="PermissionBlock">
    <w:name w:val="PermissionBlock"/>
    <w:basedOn w:val="FootnoteText"/>
    <w:qFormat/>
    <w:rsid w:val="00B2152C"/>
    <w:pPr>
      <w:spacing w:after="0"/>
      <w:ind w:left="0" w:firstLine="0"/>
    </w:pPr>
    <w:rPr>
      <w:rFonts w:ascii="Linux Libertine" w:eastAsiaTheme="minorHAnsi" w:hAnsi="Linux Libertine" w:cstheme="minorBidi"/>
      <w:sz w:val="1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81614">
      <w:bodyDiv w:val="1"/>
      <w:marLeft w:val="0"/>
      <w:marRight w:val="0"/>
      <w:marTop w:val="0"/>
      <w:marBottom w:val="0"/>
      <w:divBdr>
        <w:top w:val="none" w:sz="0" w:space="0" w:color="auto"/>
        <w:left w:val="none" w:sz="0" w:space="0" w:color="auto"/>
        <w:bottom w:val="none" w:sz="0" w:space="0" w:color="auto"/>
        <w:right w:val="none" w:sz="0" w:space="0" w:color="auto"/>
      </w:divBdr>
    </w:div>
    <w:div w:id="204174042">
      <w:bodyDiv w:val="1"/>
      <w:marLeft w:val="0"/>
      <w:marRight w:val="0"/>
      <w:marTop w:val="0"/>
      <w:marBottom w:val="0"/>
      <w:divBdr>
        <w:top w:val="none" w:sz="0" w:space="0" w:color="auto"/>
        <w:left w:val="none" w:sz="0" w:space="0" w:color="auto"/>
        <w:bottom w:val="none" w:sz="0" w:space="0" w:color="auto"/>
        <w:right w:val="none" w:sz="0" w:space="0" w:color="auto"/>
      </w:divBdr>
      <w:divsChild>
        <w:div w:id="907303993">
          <w:marLeft w:val="0"/>
          <w:marRight w:val="0"/>
          <w:marTop w:val="0"/>
          <w:marBottom w:val="0"/>
          <w:divBdr>
            <w:top w:val="none" w:sz="0" w:space="0" w:color="auto"/>
            <w:left w:val="none" w:sz="0" w:space="0" w:color="auto"/>
            <w:bottom w:val="none" w:sz="0" w:space="0" w:color="auto"/>
            <w:right w:val="none" w:sz="0" w:space="0" w:color="auto"/>
          </w:divBdr>
          <w:divsChild>
            <w:div w:id="82478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264891">
      <w:bodyDiv w:val="1"/>
      <w:marLeft w:val="0"/>
      <w:marRight w:val="0"/>
      <w:marTop w:val="0"/>
      <w:marBottom w:val="0"/>
      <w:divBdr>
        <w:top w:val="none" w:sz="0" w:space="0" w:color="auto"/>
        <w:left w:val="none" w:sz="0" w:space="0" w:color="auto"/>
        <w:bottom w:val="none" w:sz="0" w:space="0" w:color="auto"/>
        <w:right w:val="none" w:sz="0" w:space="0" w:color="auto"/>
      </w:divBdr>
    </w:div>
    <w:div w:id="381829343">
      <w:bodyDiv w:val="1"/>
      <w:marLeft w:val="0"/>
      <w:marRight w:val="0"/>
      <w:marTop w:val="0"/>
      <w:marBottom w:val="0"/>
      <w:divBdr>
        <w:top w:val="none" w:sz="0" w:space="0" w:color="auto"/>
        <w:left w:val="none" w:sz="0" w:space="0" w:color="auto"/>
        <w:bottom w:val="none" w:sz="0" w:space="0" w:color="auto"/>
        <w:right w:val="none" w:sz="0" w:space="0" w:color="auto"/>
      </w:divBdr>
    </w:div>
    <w:div w:id="399912746">
      <w:bodyDiv w:val="1"/>
      <w:marLeft w:val="0"/>
      <w:marRight w:val="0"/>
      <w:marTop w:val="0"/>
      <w:marBottom w:val="0"/>
      <w:divBdr>
        <w:top w:val="none" w:sz="0" w:space="0" w:color="auto"/>
        <w:left w:val="none" w:sz="0" w:space="0" w:color="auto"/>
        <w:bottom w:val="none" w:sz="0" w:space="0" w:color="auto"/>
        <w:right w:val="none" w:sz="0" w:space="0" w:color="auto"/>
      </w:divBdr>
    </w:div>
    <w:div w:id="463282009">
      <w:bodyDiv w:val="1"/>
      <w:marLeft w:val="0"/>
      <w:marRight w:val="0"/>
      <w:marTop w:val="0"/>
      <w:marBottom w:val="0"/>
      <w:divBdr>
        <w:top w:val="none" w:sz="0" w:space="0" w:color="auto"/>
        <w:left w:val="none" w:sz="0" w:space="0" w:color="auto"/>
        <w:bottom w:val="none" w:sz="0" w:space="0" w:color="auto"/>
        <w:right w:val="none" w:sz="0" w:space="0" w:color="auto"/>
      </w:divBdr>
    </w:div>
    <w:div w:id="596986730">
      <w:bodyDiv w:val="1"/>
      <w:marLeft w:val="0"/>
      <w:marRight w:val="0"/>
      <w:marTop w:val="0"/>
      <w:marBottom w:val="0"/>
      <w:divBdr>
        <w:top w:val="none" w:sz="0" w:space="0" w:color="auto"/>
        <w:left w:val="none" w:sz="0" w:space="0" w:color="auto"/>
        <w:bottom w:val="none" w:sz="0" w:space="0" w:color="auto"/>
        <w:right w:val="none" w:sz="0" w:space="0" w:color="auto"/>
      </w:divBdr>
    </w:div>
    <w:div w:id="610674036">
      <w:bodyDiv w:val="1"/>
      <w:marLeft w:val="0"/>
      <w:marRight w:val="0"/>
      <w:marTop w:val="0"/>
      <w:marBottom w:val="0"/>
      <w:divBdr>
        <w:top w:val="none" w:sz="0" w:space="0" w:color="auto"/>
        <w:left w:val="none" w:sz="0" w:space="0" w:color="auto"/>
        <w:bottom w:val="none" w:sz="0" w:space="0" w:color="auto"/>
        <w:right w:val="none" w:sz="0" w:space="0" w:color="auto"/>
      </w:divBdr>
    </w:div>
    <w:div w:id="690881472">
      <w:bodyDiv w:val="1"/>
      <w:marLeft w:val="0"/>
      <w:marRight w:val="0"/>
      <w:marTop w:val="0"/>
      <w:marBottom w:val="0"/>
      <w:divBdr>
        <w:top w:val="none" w:sz="0" w:space="0" w:color="auto"/>
        <w:left w:val="none" w:sz="0" w:space="0" w:color="auto"/>
        <w:bottom w:val="none" w:sz="0" w:space="0" w:color="auto"/>
        <w:right w:val="none" w:sz="0" w:space="0" w:color="auto"/>
      </w:divBdr>
      <w:divsChild>
        <w:div w:id="1202866051">
          <w:marLeft w:val="0"/>
          <w:marRight w:val="0"/>
          <w:marTop w:val="0"/>
          <w:marBottom w:val="0"/>
          <w:divBdr>
            <w:top w:val="none" w:sz="0" w:space="0" w:color="auto"/>
            <w:left w:val="none" w:sz="0" w:space="0" w:color="auto"/>
            <w:bottom w:val="none" w:sz="0" w:space="0" w:color="auto"/>
            <w:right w:val="none" w:sz="0" w:space="0" w:color="auto"/>
          </w:divBdr>
          <w:divsChild>
            <w:div w:id="1750156058">
              <w:marLeft w:val="0"/>
              <w:marRight w:val="0"/>
              <w:marTop w:val="0"/>
              <w:marBottom w:val="0"/>
              <w:divBdr>
                <w:top w:val="none" w:sz="0" w:space="0" w:color="auto"/>
                <w:left w:val="none" w:sz="0" w:space="0" w:color="auto"/>
                <w:bottom w:val="none" w:sz="0" w:space="0" w:color="auto"/>
                <w:right w:val="none" w:sz="0" w:space="0" w:color="auto"/>
              </w:divBdr>
              <w:divsChild>
                <w:div w:id="176333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473677">
          <w:marLeft w:val="0"/>
          <w:marRight w:val="0"/>
          <w:marTop w:val="0"/>
          <w:marBottom w:val="0"/>
          <w:divBdr>
            <w:top w:val="none" w:sz="0" w:space="0" w:color="auto"/>
            <w:left w:val="none" w:sz="0" w:space="0" w:color="auto"/>
            <w:bottom w:val="none" w:sz="0" w:space="0" w:color="auto"/>
            <w:right w:val="none" w:sz="0" w:space="0" w:color="auto"/>
          </w:divBdr>
          <w:divsChild>
            <w:div w:id="430704671">
              <w:marLeft w:val="0"/>
              <w:marRight w:val="0"/>
              <w:marTop w:val="0"/>
              <w:marBottom w:val="0"/>
              <w:divBdr>
                <w:top w:val="none" w:sz="0" w:space="0" w:color="auto"/>
                <w:left w:val="none" w:sz="0" w:space="0" w:color="auto"/>
                <w:bottom w:val="none" w:sz="0" w:space="0" w:color="auto"/>
                <w:right w:val="none" w:sz="0" w:space="0" w:color="auto"/>
              </w:divBdr>
              <w:divsChild>
                <w:div w:id="13691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800721">
      <w:bodyDiv w:val="1"/>
      <w:marLeft w:val="0"/>
      <w:marRight w:val="0"/>
      <w:marTop w:val="0"/>
      <w:marBottom w:val="0"/>
      <w:divBdr>
        <w:top w:val="none" w:sz="0" w:space="0" w:color="auto"/>
        <w:left w:val="none" w:sz="0" w:space="0" w:color="auto"/>
        <w:bottom w:val="none" w:sz="0" w:space="0" w:color="auto"/>
        <w:right w:val="none" w:sz="0" w:space="0" w:color="auto"/>
      </w:divBdr>
    </w:div>
    <w:div w:id="878395490">
      <w:bodyDiv w:val="1"/>
      <w:marLeft w:val="0"/>
      <w:marRight w:val="0"/>
      <w:marTop w:val="0"/>
      <w:marBottom w:val="0"/>
      <w:divBdr>
        <w:top w:val="none" w:sz="0" w:space="0" w:color="auto"/>
        <w:left w:val="none" w:sz="0" w:space="0" w:color="auto"/>
        <w:bottom w:val="none" w:sz="0" w:space="0" w:color="auto"/>
        <w:right w:val="none" w:sz="0" w:space="0" w:color="auto"/>
      </w:divBdr>
    </w:div>
    <w:div w:id="894894856">
      <w:bodyDiv w:val="1"/>
      <w:marLeft w:val="0"/>
      <w:marRight w:val="0"/>
      <w:marTop w:val="0"/>
      <w:marBottom w:val="0"/>
      <w:divBdr>
        <w:top w:val="none" w:sz="0" w:space="0" w:color="auto"/>
        <w:left w:val="none" w:sz="0" w:space="0" w:color="auto"/>
        <w:bottom w:val="none" w:sz="0" w:space="0" w:color="auto"/>
        <w:right w:val="none" w:sz="0" w:space="0" w:color="auto"/>
      </w:divBdr>
    </w:div>
    <w:div w:id="907109277">
      <w:bodyDiv w:val="1"/>
      <w:marLeft w:val="0"/>
      <w:marRight w:val="0"/>
      <w:marTop w:val="0"/>
      <w:marBottom w:val="0"/>
      <w:divBdr>
        <w:top w:val="none" w:sz="0" w:space="0" w:color="auto"/>
        <w:left w:val="none" w:sz="0" w:space="0" w:color="auto"/>
        <w:bottom w:val="none" w:sz="0" w:space="0" w:color="auto"/>
        <w:right w:val="none" w:sz="0" w:space="0" w:color="auto"/>
      </w:divBdr>
    </w:div>
    <w:div w:id="1029836304">
      <w:bodyDiv w:val="1"/>
      <w:marLeft w:val="0"/>
      <w:marRight w:val="0"/>
      <w:marTop w:val="0"/>
      <w:marBottom w:val="0"/>
      <w:divBdr>
        <w:top w:val="none" w:sz="0" w:space="0" w:color="auto"/>
        <w:left w:val="none" w:sz="0" w:space="0" w:color="auto"/>
        <w:bottom w:val="none" w:sz="0" w:space="0" w:color="auto"/>
        <w:right w:val="none" w:sz="0" w:space="0" w:color="auto"/>
      </w:divBdr>
    </w:div>
    <w:div w:id="1175999068">
      <w:bodyDiv w:val="1"/>
      <w:marLeft w:val="0"/>
      <w:marRight w:val="0"/>
      <w:marTop w:val="0"/>
      <w:marBottom w:val="0"/>
      <w:divBdr>
        <w:top w:val="none" w:sz="0" w:space="0" w:color="auto"/>
        <w:left w:val="none" w:sz="0" w:space="0" w:color="auto"/>
        <w:bottom w:val="none" w:sz="0" w:space="0" w:color="auto"/>
        <w:right w:val="none" w:sz="0" w:space="0" w:color="auto"/>
      </w:divBdr>
    </w:div>
    <w:div w:id="1228803946">
      <w:bodyDiv w:val="1"/>
      <w:marLeft w:val="0"/>
      <w:marRight w:val="0"/>
      <w:marTop w:val="0"/>
      <w:marBottom w:val="0"/>
      <w:divBdr>
        <w:top w:val="none" w:sz="0" w:space="0" w:color="auto"/>
        <w:left w:val="none" w:sz="0" w:space="0" w:color="auto"/>
        <w:bottom w:val="none" w:sz="0" w:space="0" w:color="auto"/>
        <w:right w:val="none" w:sz="0" w:space="0" w:color="auto"/>
      </w:divBdr>
      <w:divsChild>
        <w:div w:id="466974520">
          <w:marLeft w:val="0"/>
          <w:marRight w:val="0"/>
          <w:marTop w:val="0"/>
          <w:marBottom w:val="0"/>
          <w:divBdr>
            <w:top w:val="none" w:sz="0" w:space="0" w:color="auto"/>
            <w:left w:val="none" w:sz="0" w:space="0" w:color="auto"/>
            <w:bottom w:val="none" w:sz="0" w:space="0" w:color="auto"/>
            <w:right w:val="none" w:sz="0" w:space="0" w:color="auto"/>
          </w:divBdr>
          <w:divsChild>
            <w:div w:id="660158365">
              <w:marLeft w:val="0"/>
              <w:marRight w:val="0"/>
              <w:marTop w:val="0"/>
              <w:marBottom w:val="0"/>
              <w:divBdr>
                <w:top w:val="none" w:sz="0" w:space="0" w:color="auto"/>
                <w:left w:val="none" w:sz="0" w:space="0" w:color="auto"/>
                <w:bottom w:val="none" w:sz="0" w:space="0" w:color="auto"/>
                <w:right w:val="none" w:sz="0" w:space="0" w:color="auto"/>
              </w:divBdr>
              <w:divsChild>
                <w:div w:id="180219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812324">
      <w:bodyDiv w:val="1"/>
      <w:marLeft w:val="0"/>
      <w:marRight w:val="0"/>
      <w:marTop w:val="0"/>
      <w:marBottom w:val="0"/>
      <w:divBdr>
        <w:top w:val="none" w:sz="0" w:space="0" w:color="auto"/>
        <w:left w:val="none" w:sz="0" w:space="0" w:color="auto"/>
        <w:bottom w:val="none" w:sz="0" w:space="0" w:color="auto"/>
        <w:right w:val="none" w:sz="0" w:space="0" w:color="auto"/>
      </w:divBdr>
      <w:divsChild>
        <w:div w:id="1012217732">
          <w:marLeft w:val="0"/>
          <w:marRight w:val="0"/>
          <w:marTop w:val="0"/>
          <w:marBottom w:val="0"/>
          <w:divBdr>
            <w:top w:val="none" w:sz="0" w:space="0" w:color="auto"/>
            <w:left w:val="none" w:sz="0" w:space="0" w:color="auto"/>
            <w:bottom w:val="none" w:sz="0" w:space="0" w:color="auto"/>
            <w:right w:val="none" w:sz="0" w:space="0" w:color="auto"/>
          </w:divBdr>
          <w:divsChild>
            <w:div w:id="161909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199964">
      <w:bodyDiv w:val="1"/>
      <w:marLeft w:val="0"/>
      <w:marRight w:val="0"/>
      <w:marTop w:val="0"/>
      <w:marBottom w:val="0"/>
      <w:divBdr>
        <w:top w:val="none" w:sz="0" w:space="0" w:color="auto"/>
        <w:left w:val="none" w:sz="0" w:space="0" w:color="auto"/>
        <w:bottom w:val="none" w:sz="0" w:space="0" w:color="auto"/>
        <w:right w:val="none" w:sz="0" w:space="0" w:color="auto"/>
      </w:divBdr>
    </w:div>
    <w:div w:id="1529104642">
      <w:bodyDiv w:val="1"/>
      <w:marLeft w:val="0"/>
      <w:marRight w:val="0"/>
      <w:marTop w:val="0"/>
      <w:marBottom w:val="0"/>
      <w:divBdr>
        <w:top w:val="none" w:sz="0" w:space="0" w:color="auto"/>
        <w:left w:val="none" w:sz="0" w:space="0" w:color="auto"/>
        <w:bottom w:val="none" w:sz="0" w:space="0" w:color="auto"/>
        <w:right w:val="none" w:sz="0" w:space="0" w:color="auto"/>
      </w:divBdr>
    </w:div>
    <w:div w:id="1529679471">
      <w:bodyDiv w:val="1"/>
      <w:marLeft w:val="0"/>
      <w:marRight w:val="0"/>
      <w:marTop w:val="0"/>
      <w:marBottom w:val="0"/>
      <w:divBdr>
        <w:top w:val="none" w:sz="0" w:space="0" w:color="auto"/>
        <w:left w:val="none" w:sz="0" w:space="0" w:color="auto"/>
        <w:bottom w:val="none" w:sz="0" w:space="0" w:color="auto"/>
        <w:right w:val="none" w:sz="0" w:space="0" w:color="auto"/>
      </w:divBdr>
    </w:div>
    <w:div w:id="1602688220">
      <w:bodyDiv w:val="1"/>
      <w:marLeft w:val="0"/>
      <w:marRight w:val="0"/>
      <w:marTop w:val="0"/>
      <w:marBottom w:val="0"/>
      <w:divBdr>
        <w:top w:val="none" w:sz="0" w:space="0" w:color="auto"/>
        <w:left w:val="none" w:sz="0" w:space="0" w:color="auto"/>
        <w:bottom w:val="none" w:sz="0" w:space="0" w:color="auto"/>
        <w:right w:val="none" w:sz="0" w:space="0" w:color="auto"/>
      </w:divBdr>
      <w:divsChild>
        <w:div w:id="68309087">
          <w:marLeft w:val="0"/>
          <w:marRight w:val="0"/>
          <w:marTop w:val="0"/>
          <w:marBottom w:val="0"/>
          <w:divBdr>
            <w:top w:val="none" w:sz="0" w:space="0" w:color="auto"/>
            <w:left w:val="none" w:sz="0" w:space="0" w:color="auto"/>
            <w:bottom w:val="none" w:sz="0" w:space="0" w:color="auto"/>
            <w:right w:val="none" w:sz="0" w:space="0" w:color="auto"/>
          </w:divBdr>
          <w:divsChild>
            <w:div w:id="636298770">
              <w:marLeft w:val="0"/>
              <w:marRight w:val="0"/>
              <w:marTop w:val="0"/>
              <w:marBottom w:val="0"/>
              <w:divBdr>
                <w:top w:val="none" w:sz="0" w:space="0" w:color="auto"/>
                <w:left w:val="none" w:sz="0" w:space="0" w:color="auto"/>
                <w:bottom w:val="none" w:sz="0" w:space="0" w:color="auto"/>
                <w:right w:val="none" w:sz="0" w:space="0" w:color="auto"/>
              </w:divBdr>
              <w:divsChild>
                <w:div w:id="53677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785578">
      <w:bodyDiv w:val="1"/>
      <w:marLeft w:val="0"/>
      <w:marRight w:val="0"/>
      <w:marTop w:val="0"/>
      <w:marBottom w:val="0"/>
      <w:divBdr>
        <w:top w:val="none" w:sz="0" w:space="0" w:color="auto"/>
        <w:left w:val="none" w:sz="0" w:space="0" w:color="auto"/>
        <w:bottom w:val="none" w:sz="0" w:space="0" w:color="auto"/>
        <w:right w:val="none" w:sz="0" w:space="0" w:color="auto"/>
      </w:divBdr>
      <w:divsChild>
        <w:div w:id="1217472654">
          <w:marLeft w:val="0"/>
          <w:marRight w:val="0"/>
          <w:marTop w:val="0"/>
          <w:marBottom w:val="0"/>
          <w:divBdr>
            <w:top w:val="none" w:sz="0" w:space="0" w:color="auto"/>
            <w:left w:val="none" w:sz="0" w:space="0" w:color="auto"/>
            <w:bottom w:val="none" w:sz="0" w:space="0" w:color="auto"/>
            <w:right w:val="none" w:sz="0" w:space="0" w:color="auto"/>
          </w:divBdr>
          <w:divsChild>
            <w:div w:id="1692608924">
              <w:marLeft w:val="0"/>
              <w:marRight w:val="0"/>
              <w:marTop w:val="0"/>
              <w:marBottom w:val="0"/>
              <w:divBdr>
                <w:top w:val="none" w:sz="0" w:space="0" w:color="auto"/>
                <w:left w:val="none" w:sz="0" w:space="0" w:color="auto"/>
                <w:bottom w:val="none" w:sz="0" w:space="0" w:color="auto"/>
                <w:right w:val="none" w:sz="0" w:space="0" w:color="auto"/>
              </w:divBdr>
              <w:divsChild>
                <w:div w:id="48860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173634">
      <w:bodyDiv w:val="1"/>
      <w:marLeft w:val="0"/>
      <w:marRight w:val="0"/>
      <w:marTop w:val="0"/>
      <w:marBottom w:val="0"/>
      <w:divBdr>
        <w:top w:val="none" w:sz="0" w:space="0" w:color="auto"/>
        <w:left w:val="none" w:sz="0" w:space="0" w:color="auto"/>
        <w:bottom w:val="none" w:sz="0" w:space="0" w:color="auto"/>
        <w:right w:val="none" w:sz="0" w:space="0" w:color="auto"/>
      </w:divBdr>
    </w:div>
    <w:div w:id="2076587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pps.who.int/gb/ebwha/pdf_files/WHA71/A71_20-en.pdf" TargetMode="External"/><Relationship Id="rId18" Type="http://schemas.openxmlformats.org/officeDocument/2006/relationships/hyperlink" Target="https://doi.org/10.1016/j.wombi.2020.02.00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rojects.cs.uct.ac.za/honsproj/cgi-bin/view/2021/lobola_vilane.zip/" TargetMode="External"/><Relationship Id="rId17" Type="http://schemas.openxmlformats.org/officeDocument/2006/relationships/hyperlink" Target="https://doi.org/10.1177/0890334418773302" TargetMode="External"/><Relationship Id="rId2" Type="http://schemas.openxmlformats.org/officeDocument/2006/relationships/numbering" Target="numbering.xml"/><Relationship Id="rId16" Type="http://schemas.openxmlformats.org/officeDocument/2006/relationships/hyperlink" Target="https://doi.org/10.1109/TENCON.2017.822823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ojects.cs.uct.ac.za/honsproj/cgi-bin/view/2020/bossi_desouzamendes_serton.zip/milkmatters_serton_bossi_mendes/index.html" TargetMode="External"/><Relationship Id="rId5" Type="http://schemas.openxmlformats.org/officeDocument/2006/relationships/webSettings" Target="webSettings.xml"/><Relationship Id="rId15" Type="http://schemas.openxmlformats.org/officeDocument/2006/relationships/hyperlink" Target="https://doi.org/10.2196/mhealth.4924" TargetMode="External"/><Relationship Id="rId10" Type="http://schemas.openxmlformats.org/officeDocument/2006/relationships/hyperlink" Target="https://doi.org/10.1145/3173574.3174056" TargetMode="External"/><Relationship Id="rId19" Type="http://schemas.openxmlformats.org/officeDocument/2006/relationships/hyperlink" Target="https://doi.org/10.1145/2207676.2208319" TargetMode="External"/><Relationship Id="rId4" Type="http://schemas.openxmlformats.org/officeDocument/2006/relationships/settings" Target="settings.xml"/><Relationship Id="rId9" Type="http://schemas.openxmlformats.org/officeDocument/2006/relationships/hyperlink" Target="https://www.ithembalethu.org.za/breast-milk-bank/" TargetMode="External"/><Relationship Id="rId14" Type="http://schemas.openxmlformats.org/officeDocument/2006/relationships/hyperlink" Target="https://www.doi.org/10.1089/tmj.2014.01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950AA-636D-E141-B89F-D66CCE865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5271</Words>
  <Characters>30893</Characters>
  <Application>Microsoft Office Word</Application>
  <DocSecurity>0</DocSecurity>
  <Lines>735</Lines>
  <Paragraphs>14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36019</CharactersWithSpaces>
  <SharedDoc>false</SharedDoc>
  <HLinks>
    <vt:vector size="114" baseType="variant">
      <vt:variant>
        <vt:i4>3211369</vt:i4>
      </vt:variant>
      <vt:variant>
        <vt:i4>114</vt:i4>
      </vt:variant>
      <vt:variant>
        <vt:i4>0</vt:i4>
      </vt:variant>
      <vt:variant>
        <vt:i4>5</vt:i4>
      </vt:variant>
      <vt:variant>
        <vt:lpwstr>https://doi.org/10.1016/j.wombi.2020.02.006</vt:lpwstr>
      </vt:variant>
      <vt:variant>
        <vt:lpwstr/>
      </vt:variant>
      <vt:variant>
        <vt:i4>1376343</vt:i4>
      </vt:variant>
      <vt:variant>
        <vt:i4>111</vt:i4>
      </vt:variant>
      <vt:variant>
        <vt:i4>0</vt:i4>
      </vt:variant>
      <vt:variant>
        <vt:i4>5</vt:i4>
      </vt:variant>
      <vt:variant>
        <vt:lpwstr>https://doi.org/10.1177/0890334418773302</vt:lpwstr>
      </vt:variant>
      <vt:variant>
        <vt:lpwstr/>
      </vt:variant>
      <vt:variant>
        <vt:i4>4653143</vt:i4>
      </vt:variant>
      <vt:variant>
        <vt:i4>108</vt:i4>
      </vt:variant>
      <vt:variant>
        <vt:i4>0</vt:i4>
      </vt:variant>
      <vt:variant>
        <vt:i4>5</vt:i4>
      </vt:variant>
      <vt:variant>
        <vt:lpwstr>https://doi.org/10.2196/mhealth.4924</vt:lpwstr>
      </vt:variant>
      <vt:variant>
        <vt:lpwstr/>
      </vt:variant>
      <vt:variant>
        <vt:i4>65617</vt:i4>
      </vt:variant>
      <vt:variant>
        <vt:i4>105</vt:i4>
      </vt:variant>
      <vt:variant>
        <vt:i4>0</vt:i4>
      </vt:variant>
      <vt:variant>
        <vt:i4>5</vt:i4>
      </vt:variant>
      <vt:variant>
        <vt:lpwstr>https://www.doi.org/10.1089/tmj.2014.0148</vt:lpwstr>
      </vt:variant>
      <vt:variant>
        <vt:lpwstr/>
      </vt:variant>
      <vt:variant>
        <vt:i4>5242888</vt:i4>
      </vt:variant>
      <vt:variant>
        <vt:i4>102</vt:i4>
      </vt:variant>
      <vt:variant>
        <vt:i4>0</vt:i4>
      </vt:variant>
      <vt:variant>
        <vt:i4>5</vt:i4>
      </vt:variant>
      <vt:variant>
        <vt:lpwstr>https://doi.org/10.1109/TENCON54134.2021.9707218</vt:lpwstr>
      </vt:variant>
      <vt:variant>
        <vt:lpwstr/>
      </vt:variant>
      <vt:variant>
        <vt:i4>7274550</vt:i4>
      </vt:variant>
      <vt:variant>
        <vt:i4>99</vt:i4>
      </vt:variant>
      <vt:variant>
        <vt:i4>0</vt:i4>
      </vt:variant>
      <vt:variant>
        <vt:i4>5</vt:i4>
      </vt:variant>
      <vt:variant>
        <vt:lpwstr>https://doi.org/10.1109/TENCON.2017.8228234</vt:lpwstr>
      </vt:variant>
      <vt:variant>
        <vt:lpwstr/>
      </vt:variant>
      <vt:variant>
        <vt:i4>4390982</vt:i4>
      </vt:variant>
      <vt:variant>
        <vt:i4>96</vt:i4>
      </vt:variant>
      <vt:variant>
        <vt:i4>0</vt:i4>
      </vt:variant>
      <vt:variant>
        <vt:i4>5</vt:i4>
      </vt:variant>
      <vt:variant>
        <vt:lpwstr>https://doi.org/10.1002/nur.22095</vt:lpwstr>
      </vt:variant>
      <vt:variant>
        <vt:lpwstr/>
      </vt:variant>
      <vt:variant>
        <vt:i4>6619248</vt:i4>
      </vt:variant>
      <vt:variant>
        <vt:i4>93</vt:i4>
      </vt:variant>
      <vt:variant>
        <vt:i4>0</vt:i4>
      </vt:variant>
      <vt:variant>
        <vt:i4>5</vt:i4>
      </vt:variant>
      <vt:variant>
        <vt:lpwstr>https://apps.who.int/gb/ebwha/pdf_files/WHA71/A71_20-en.pdf</vt:lpwstr>
      </vt:variant>
      <vt:variant>
        <vt:lpwstr/>
      </vt:variant>
      <vt:variant>
        <vt:i4>4849765</vt:i4>
      </vt:variant>
      <vt:variant>
        <vt:i4>90</vt:i4>
      </vt:variant>
      <vt:variant>
        <vt:i4>0</vt:i4>
      </vt:variant>
      <vt:variant>
        <vt:i4>5</vt:i4>
      </vt:variant>
      <vt:variant>
        <vt:lpwstr>https://projects.cs.uct.ac.za/honsproj/cgi-bin/view/2021/lobola_vilane.zip/</vt:lpwstr>
      </vt:variant>
      <vt:variant>
        <vt:lpwstr/>
      </vt:variant>
      <vt:variant>
        <vt:i4>5701686</vt:i4>
      </vt:variant>
      <vt:variant>
        <vt:i4>87</vt:i4>
      </vt:variant>
      <vt:variant>
        <vt:i4>0</vt:i4>
      </vt:variant>
      <vt:variant>
        <vt:i4>5</vt:i4>
      </vt:variant>
      <vt:variant>
        <vt:lpwstr>https://projects.cs.uct.ac.za/honsproj/cgi-bin/view/2020/bossi_desouzamendes_serton.zip/milkmatters_serton_bossi_mendes/index.html</vt:lpwstr>
      </vt:variant>
      <vt:variant>
        <vt:lpwstr/>
      </vt:variant>
      <vt:variant>
        <vt:i4>3932271</vt:i4>
      </vt:variant>
      <vt:variant>
        <vt:i4>84</vt:i4>
      </vt:variant>
      <vt:variant>
        <vt:i4>0</vt:i4>
      </vt:variant>
      <vt:variant>
        <vt:i4>5</vt:i4>
      </vt:variant>
      <vt:variant>
        <vt:lpwstr>https://doi.org/10.1145/3173574.3174056</vt:lpwstr>
      </vt:variant>
      <vt:variant>
        <vt:lpwstr/>
      </vt:variant>
      <vt:variant>
        <vt:i4>917532</vt:i4>
      </vt:variant>
      <vt:variant>
        <vt:i4>81</vt:i4>
      </vt:variant>
      <vt:variant>
        <vt:i4>0</vt:i4>
      </vt:variant>
      <vt:variant>
        <vt:i4>5</vt:i4>
      </vt:variant>
      <vt:variant>
        <vt:lpwstr>https://doi.org/10.37689/acta-ape/2022AO03161</vt:lpwstr>
      </vt:variant>
      <vt:variant>
        <vt:lpwstr/>
      </vt:variant>
      <vt:variant>
        <vt:i4>1179678</vt:i4>
      </vt:variant>
      <vt:variant>
        <vt:i4>78</vt:i4>
      </vt:variant>
      <vt:variant>
        <vt:i4>0</vt:i4>
      </vt:variant>
      <vt:variant>
        <vt:i4>5</vt:i4>
      </vt:variant>
      <vt:variant>
        <vt:lpwstr>http://milkmatters.org/donating-milk/</vt:lpwstr>
      </vt:variant>
      <vt:variant>
        <vt:lpwstr/>
      </vt:variant>
      <vt:variant>
        <vt:i4>1572944</vt:i4>
      </vt:variant>
      <vt:variant>
        <vt:i4>75</vt:i4>
      </vt:variant>
      <vt:variant>
        <vt:i4>0</vt:i4>
      </vt:variant>
      <vt:variant>
        <vt:i4>5</vt:i4>
      </vt:variant>
      <vt:variant>
        <vt:lpwstr>https://doi.org/10.1177/0890334415627024</vt:lpwstr>
      </vt:variant>
      <vt:variant>
        <vt:lpwstr/>
      </vt:variant>
      <vt:variant>
        <vt:i4>4849668</vt:i4>
      </vt:variant>
      <vt:variant>
        <vt:i4>72</vt:i4>
      </vt:variant>
      <vt:variant>
        <vt:i4>0</vt:i4>
      </vt:variant>
      <vt:variant>
        <vt:i4>5</vt:i4>
      </vt:variant>
      <vt:variant>
        <vt:lpwstr>https://www.ithembalethu.org.za/breast-milk-bank/</vt:lpwstr>
      </vt:variant>
      <vt:variant>
        <vt:lpwstr/>
      </vt:variant>
      <vt:variant>
        <vt:i4>7012405</vt:i4>
      </vt:variant>
      <vt:variant>
        <vt:i4>69</vt:i4>
      </vt:variant>
      <vt:variant>
        <vt:i4>0</vt:i4>
      </vt:variant>
      <vt:variant>
        <vt:i4>5</vt:i4>
      </vt:variant>
      <vt:variant>
        <vt:lpwstr>https://doi.org/10.3390/nu12051322</vt:lpwstr>
      </vt:variant>
      <vt:variant>
        <vt:lpwstr/>
      </vt:variant>
      <vt:variant>
        <vt:i4>786434</vt:i4>
      </vt:variant>
      <vt:variant>
        <vt:i4>66</vt:i4>
      </vt:variant>
      <vt:variant>
        <vt:i4>0</vt:i4>
      </vt:variant>
      <vt:variant>
        <vt:i4>5</vt:i4>
      </vt:variant>
      <vt:variant>
        <vt:lpwstr>https://doi.org/10.1016/S0140-6736(15)01024-7</vt:lpwstr>
      </vt:variant>
      <vt:variant>
        <vt:lpwstr/>
      </vt:variant>
      <vt:variant>
        <vt:i4>2359335</vt:i4>
      </vt:variant>
      <vt:variant>
        <vt:i4>63</vt:i4>
      </vt:variant>
      <vt:variant>
        <vt:i4>0</vt:i4>
      </vt:variant>
      <vt:variant>
        <vt:i4>5</vt:i4>
      </vt:variant>
      <vt:variant>
        <vt:lpwstr>https://doi.org/10.18502/npt.v7i4.4034</vt:lpwstr>
      </vt:variant>
      <vt:variant>
        <vt:lpwstr/>
      </vt:variant>
      <vt:variant>
        <vt:i4>4128828</vt:i4>
      </vt:variant>
      <vt:variant>
        <vt:i4>60</vt:i4>
      </vt:variant>
      <vt:variant>
        <vt:i4>0</vt:i4>
      </vt:variant>
      <vt:variant>
        <vt:i4>5</vt:i4>
      </vt:variant>
      <vt:variant>
        <vt:lpwstr>https://milkmatters.org/abou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Deborah Talbot</cp:lastModifiedBy>
  <cp:revision>8</cp:revision>
  <cp:lastPrinted>2023-05-31T20:01:00Z</cp:lastPrinted>
  <dcterms:created xsi:type="dcterms:W3CDTF">2023-05-31T20:01:00Z</dcterms:created>
  <dcterms:modified xsi:type="dcterms:W3CDTF">2023-06-0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